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AD1729" w14:textId="490D6C9E" w:rsidR="002C2920" w:rsidRPr="00EA16CB" w:rsidRDefault="004C2862" w:rsidP="00812478">
      <w:pPr>
        <w:pStyle w:val="Heading1"/>
        <w:spacing w:before="0" w:line="360" w:lineRule="auto"/>
      </w:pPr>
      <w:bookmarkStart w:id="0" w:name="_Table_1_1"/>
      <w:bookmarkEnd w:id="0"/>
      <w:r w:rsidRPr="00EA16CB">
        <w:t>TOTAL BODY WATER IN FULL TERM AND PRETERM NEWBORNS: SYSTEMATIC REVIEW AND META-ANALYSIS</w:t>
      </w:r>
    </w:p>
    <w:p w14:paraId="230CC710" w14:textId="77777777" w:rsidR="004C2862" w:rsidRPr="00EA16CB" w:rsidRDefault="004C2862" w:rsidP="00812478">
      <w:pPr>
        <w:spacing w:line="360" w:lineRule="auto"/>
      </w:pPr>
    </w:p>
    <w:p w14:paraId="793370A2" w14:textId="20AAEFFB" w:rsidR="00E509A8" w:rsidRPr="00EA16CB" w:rsidRDefault="004C2862" w:rsidP="00812478">
      <w:pPr>
        <w:spacing w:line="360" w:lineRule="auto"/>
      </w:pPr>
      <w:bookmarkStart w:id="1" w:name="__Supplementary_Figure_1"/>
      <w:bookmarkEnd w:id="1"/>
      <w:r w:rsidRPr="00EA16CB">
        <w:t>Aneurin Young</w:t>
      </w:r>
      <w:r w:rsidR="00A3258E" w:rsidRPr="00EA16CB">
        <w:rPr>
          <w:vertAlign w:val="superscript"/>
        </w:rPr>
        <w:t>a,b</w:t>
      </w:r>
      <w:r w:rsidR="00257027" w:rsidRPr="00EA16CB">
        <w:t xml:space="preserve"> </w:t>
      </w:r>
      <w:r w:rsidR="00C46E7C">
        <w:t>(</w:t>
      </w:r>
      <w:r w:rsidR="00C46E7C" w:rsidRPr="00C46E7C">
        <w:t>ORCID: 0000-0003-3549-3813</w:t>
      </w:r>
      <w:r w:rsidR="009268D7">
        <w:t xml:space="preserve">, Twitter: </w:t>
      </w:r>
      <w:r w:rsidR="00C46E7C" w:rsidRPr="00C46E7C">
        <w:t>@AneurinYoung</w:t>
      </w:r>
      <w:r w:rsidR="00C46E7C">
        <w:t>)</w:t>
      </w:r>
      <w:r w:rsidR="00257027" w:rsidRPr="00EA16CB">
        <w:t>,</w:t>
      </w:r>
      <w:r w:rsidR="00A3258E" w:rsidRPr="00EA16CB">
        <w:t xml:space="preserve"> Lisa K Brown</w:t>
      </w:r>
      <w:r w:rsidR="00A3258E" w:rsidRPr="00EA16CB">
        <w:rPr>
          <w:vertAlign w:val="superscript"/>
        </w:rPr>
        <w:t>a</w:t>
      </w:r>
      <w:r w:rsidR="007534E9" w:rsidRPr="00EA16CB">
        <w:rPr>
          <w:vertAlign w:val="superscript"/>
        </w:rPr>
        <w:t xml:space="preserve"> </w:t>
      </w:r>
      <w:r w:rsidR="006C1E37">
        <w:t>(</w:t>
      </w:r>
      <w:r w:rsidR="002B4482">
        <w:t>0000-0002-5982-121)</w:t>
      </w:r>
      <w:r w:rsidR="00A3258E" w:rsidRPr="00EA16CB">
        <w:t>, Sarah Ennis</w:t>
      </w:r>
      <w:r w:rsidR="008F6B21" w:rsidRPr="00EA16CB">
        <w:rPr>
          <w:vertAlign w:val="superscript"/>
        </w:rPr>
        <w:t>c</w:t>
      </w:r>
      <w:r w:rsidR="0074404A" w:rsidRPr="0074404A">
        <w:t xml:space="preserve"> </w:t>
      </w:r>
      <w:r w:rsidR="0074404A">
        <w:t>(</w:t>
      </w:r>
      <w:r w:rsidR="0074404A" w:rsidRPr="0074404A">
        <w:t>0000-0003-2648-0869</w:t>
      </w:r>
      <w:r w:rsidR="0074404A">
        <w:t>)</w:t>
      </w:r>
      <w:r w:rsidR="008F6B21" w:rsidRPr="00EA16CB">
        <w:t>, R Mark Beattie</w:t>
      </w:r>
      <w:r w:rsidR="008F6B21" w:rsidRPr="00EA16CB">
        <w:rPr>
          <w:vertAlign w:val="superscript"/>
        </w:rPr>
        <w:t>d</w:t>
      </w:r>
      <w:r w:rsidR="0074404A">
        <w:t xml:space="preserve"> (</w:t>
      </w:r>
      <w:r w:rsidR="005415B6" w:rsidRPr="005415B6">
        <w:t>0000-0003-4721-0577, @RMB</w:t>
      </w:r>
      <w:r w:rsidR="005415B6">
        <w:t>eattie</w:t>
      </w:r>
      <w:r w:rsidR="005415B6" w:rsidRPr="005415B6">
        <w:t>50</w:t>
      </w:r>
      <w:r w:rsidR="005415B6">
        <w:t>)</w:t>
      </w:r>
      <w:r w:rsidR="008F6B21" w:rsidRPr="00EA16CB">
        <w:t>, Mark J Johnson</w:t>
      </w:r>
      <w:r w:rsidR="008F6B21" w:rsidRPr="00EA16CB">
        <w:rPr>
          <w:vertAlign w:val="superscript"/>
        </w:rPr>
        <w:t>a,b</w:t>
      </w:r>
      <w:r w:rsidR="005415B6">
        <w:t xml:space="preserve"> (</w:t>
      </w:r>
      <w:r w:rsidR="009268D7" w:rsidRPr="009268D7">
        <w:t>0000-0003-1829-9912, @M</w:t>
      </w:r>
      <w:r w:rsidR="009268D7">
        <w:t>ark</w:t>
      </w:r>
      <w:r w:rsidR="009268D7" w:rsidRPr="009268D7">
        <w:t>J</w:t>
      </w:r>
      <w:r w:rsidR="009268D7">
        <w:t>ohnson</w:t>
      </w:r>
      <w:r w:rsidR="009268D7" w:rsidRPr="009268D7">
        <w:t>800</w:t>
      </w:r>
      <w:r w:rsidR="009268D7">
        <w:t>)</w:t>
      </w:r>
      <w:r w:rsidR="008F6B21" w:rsidRPr="00EA16CB">
        <w:t>.</w:t>
      </w:r>
    </w:p>
    <w:p w14:paraId="01317142" w14:textId="77777777" w:rsidR="00C2071E" w:rsidRPr="00EA16CB" w:rsidRDefault="00C2071E" w:rsidP="00812478">
      <w:pPr>
        <w:spacing w:line="360" w:lineRule="auto"/>
      </w:pPr>
    </w:p>
    <w:p w14:paraId="1EBD3954" w14:textId="7AE4EAB5" w:rsidR="00EA16CB" w:rsidRDefault="009C35C9" w:rsidP="00812478">
      <w:pPr>
        <w:spacing w:line="360" w:lineRule="auto"/>
      </w:pPr>
      <w:r w:rsidRPr="00EA16CB">
        <w:rPr>
          <w:vertAlign w:val="superscript"/>
        </w:rPr>
        <w:t>a</w:t>
      </w:r>
      <w:r w:rsidRPr="00EA16CB">
        <w:t xml:space="preserve">Department of Neonatal Medicine, Southampton Children’s Hospital, University Hospital Southampton NHS Foundation Trust, UK; </w:t>
      </w:r>
      <w:r w:rsidRPr="00EA16CB">
        <w:rPr>
          <w:vertAlign w:val="superscript"/>
        </w:rPr>
        <w:t>b</w:t>
      </w:r>
      <w:r w:rsidRPr="00EA16CB">
        <w:t xml:space="preserve">NIHR Southampton Biomedical Research Centre, University Hospital Southampton NHS Foundation Trust and University of Southampton, UK; </w:t>
      </w:r>
      <w:r w:rsidR="0010685E" w:rsidRPr="0010685E">
        <w:rPr>
          <w:vertAlign w:val="superscript"/>
        </w:rPr>
        <w:t>c</w:t>
      </w:r>
      <w:r w:rsidR="0010685E" w:rsidRPr="00EA16CB">
        <w:t>Department of Human Genetics and Genomic Medicine, University of Southampton, UK</w:t>
      </w:r>
      <w:r w:rsidR="0010685E">
        <w:t>,</w:t>
      </w:r>
      <w:r w:rsidR="0010685E" w:rsidRPr="0010685E">
        <w:rPr>
          <w:vertAlign w:val="superscript"/>
        </w:rPr>
        <w:t xml:space="preserve"> d</w:t>
      </w:r>
      <w:r w:rsidRPr="00EA16CB">
        <w:t xml:space="preserve">Department of Paediatric Gastroenterology, Southampton Children’s Hospital, University Hospital Southampton NHS Foundation Trust, UK; </w:t>
      </w:r>
    </w:p>
    <w:p w14:paraId="67C33213" w14:textId="77777777" w:rsidR="00EA16CB" w:rsidRPr="00EA16CB" w:rsidRDefault="00EA16CB" w:rsidP="00812478">
      <w:pPr>
        <w:spacing w:line="360" w:lineRule="auto"/>
      </w:pPr>
    </w:p>
    <w:p w14:paraId="34987D2A" w14:textId="11E35A83" w:rsidR="00EA16CB" w:rsidRDefault="00EA16CB" w:rsidP="00812478">
      <w:pPr>
        <w:spacing w:line="360" w:lineRule="auto"/>
      </w:pPr>
      <w:r w:rsidRPr="00EA16CB">
        <w:rPr>
          <w:rFonts w:eastAsiaTheme="minorEastAsia"/>
          <w:b/>
          <w:bCs/>
          <w:lang w:eastAsia="en-US"/>
        </w:rPr>
        <w:t>Corresponding Author:</w:t>
      </w:r>
      <w:r w:rsidRPr="00EA16CB">
        <w:rPr>
          <w:rFonts w:eastAsiaTheme="minorEastAsia"/>
          <w:lang w:eastAsia="en-US"/>
        </w:rPr>
        <w:t xml:space="preserve"> Aneurin Young, Department of Neonatal Medicine, University Hospital Southampton NHS Foundation Trust, Coxford Road, Southampton, SO16 5YA, UK [a.young@soton.ac.uk] 02380777222</w:t>
      </w:r>
    </w:p>
    <w:p w14:paraId="4C41B84E" w14:textId="10487942" w:rsidR="00F524DB" w:rsidRDefault="00F524DB" w:rsidP="00812478">
      <w:pPr>
        <w:spacing w:line="360" w:lineRule="auto"/>
      </w:pPr>
    </w:p>
    <w:p w14:paraId="47608230" w14:textId="5095BE8A" w:rsidR="00F524DB" w:rsidRPr="00F524DB" w:rsidRDefault="00F524DB" w:rsidP="00812478">
      <w:pPr>
        <w:spacing w:line="360" w:lineRule="auto"/>
        <w:rPr>
          <w:rFonts w:eastAsiaTheme="minorEastAsia"/>
          <w:b/>
          <w:bCs/>
          <w:lang w:eastAsia="en-US"/>
        </w:rPr>
      </w:pPr>
      <w:r w:rsidRPr="00F524DB">
        <w:rPr>
          <w:b/>
          <w:bCs/>
        </w:rPr>
        <w:t xml:space="preserve">Word Count: </w:t>
      </w:r>
      <w:r w:rsidR="001345AC">
        <w:t>249</w:t>
      </w:r>
      <w:r w:rsidR="006C1E37">
        <w:t>8</w:t>
      </w:r>
    </w:p>
    <w:p w14:paraId="1266165C" w14:textId="77777777" w:rsidR="00EA16CB" w:rsidRPr="00EA16CB" w:rsidRDefault="00EA16CB" w:rsidP="00C16072"/>
    <w:p w14:paraId="7EEB67A1" w14:textId="77777777" w:rsidR="0010685E" w:rsidRDefault="0010685E" w:rsidP="00C16072">
      <w:pPr>
        <w:rPr>
          <w:smallCaps/>
          <w:spacing w:val="5"/>
          <w:sz w:val="32"/>
          <w:szCs w:val="32"/>
        </w:rPr>
      </w:pPr>
      <w:r>
        <w:br w:type="page"/>
      </w:r>
    </w:p>
    <w:p w14:paraId="1CD6769D" w14:textId="625C19DC" w:rsidR="00FD70F4" w:rsidRPr="000C3D76" w:rsidRDefault="000C3D76" w:rsidP="00C16072">
      <w:pPr>
        <w:rPr>
          <w:b/>
          <w:bCs/>
        </w:rPr>
      </w:pPr>
      <w:r w:rsidRPr="000C3D76">
        <w:rPr>
          <w:b/>
          <w:bCs/>
        </w:rPr>
        <w:lastRenderedPageBreak/>
        <w:t>WHAT IS ALREADY KNOWN ON THIS TOPIC?</w:t>
      </w:r>
    </w:p>
    <w:p w14:paraId="6A9136A1" w14:textId="77777777" w:rsidR="00FD70F4" w:rsidRPr="00EA16CB" w:rsidRDefault="00FD70F4" w:rsidP="00C16072">
      <w:pPr>
        <w:pStyle w:val="ListParagraph"/>
        <w:numPr>
          <w:ilvl w:val="0"/>
          <w:numId w:val="11"/>
        </w:numPr>
      </w:pPr>
      <w:r w:rsidRPr="00EA16CB">
        <w:t xml:space="preserve">International guidance recommends that the body composition of growing preterm infants should mimic that of the fetus </w:t>
      </w:r>
      <w:r w:rsidRPr="00C16072">
        <w:rPr>
          <w:i/>
          <w:iCs/>
        </w:rPr>
        <w:t>in utero</w:t>
      </w:r>
      <w:r w:rsidRPr="00EA16CB">
        <w:t>.</w:t>
      </w:r>
    </w:p>
    <w:p w14:paraId="2FB5F38B" w14:textId="7EC702D8" w:rsidR="00670C50" w:rsidRDefault="00FD70F4" w:rsidP="00C16072">
      <w:pPr>
        <w:pStyle w:val="ListParagraph"/>
        <w:numPr>
          <w:ilvl w:val="0"/>
          <w:numId w:val="11"/>
        </w:numPr>
      </w:pPr>
      <w:r w:rsidRPr="00EA16CB">
        <w:t xml:space="preserve">Total body water (TBW) </w:t>
      </w:r>
      <w:r w:rsidR="0068481F">
        <w:t>is influenced by fluid status, electrolyte balance and body composition</w:t>
      </w:r>
      <w:r w:rsidR="00670C50">
        <w:t>.</w:t>
      </w:r>
    </w:p>
    <w:p w14:paraId="2428CAC7" w14:textId="2B2AF1FD" w:rsidR="00FD70F4" w:rsidRDefault="00670C50" w:rsidP="00C16072">
      <w:pPr>
        <w:pStyle w:val="ListParagraph"/>
        <w:numPr>
          <w:ilvl w:val="0"/>
          <w:numId w:val="11"/>
        </w:numPr>
      </w:pPr>
      <w:r>
        <w:t>C</w:t>
      </w:r>
      <w:r w:rsidR="00FD70F4" w:rsidRPr="00EA16CB">
        <w:t xml:space="preserve">hanges </w:t>
      </w:r>
      <w:r>
        <w:t xml:space="preserve">in TBW </w:t>
      </w:r>
      <w:r w:rsidR="00FD70F4" w:rsidRPr="00EA16CB">
        <w:t xml:space="preserve">over time in relation to prematurity </w:t>
      </w:r>
      <w:r>
        <w:t>are</w:t>
      </w:r>
      <w:r w:rsidRPr="00EA16CB">
        <w:t xml:space="preserve"> </w:t>
      </w:r>
      <w:r w:rsidR="00FD70F4" w:rsidRPr="00EA16CB">
        <w:t>not well understood.</w:t>
      </w:r>
    </w:p>
    <w:p w14:paraId="78CEB261" w14:textId="77777777" w:rsidR="00C16072" w:rsidRPr="00EA16CB" w:rsidRDefault="00C16072" w:rsidP="00C16072">
      <w:pPr>
        <w:pStyle w:val="ListParagraph"/>
      </w:pPr>
    </w:p>
    <w:p w14:paraId="4BF7FFAC" w14:textId="27A517FF" w:rsidR="00FD70F4" w:rsidRPr="000C3D76" w:rsidRDefault="000C3D76" w:rsidP="00C16072">
      <w:pPr>
        <w:rPr>
          <w:b/>
          <w:bCs/>
        </w:rPr>
      </w:pPr>
      <w:r w:rsidRPr="000C3D76">
        <w:rPr>
          <w:b/>
          <w:bCs/>
        </w:rPr>
        <w:t>WHAT THIS STUDY ADDS</w:t>
      </w:r>
    </w:p>
    <w:p w14:paraId="041838FD" w14:textId="77777777" w:rsidR="00FD70F4" w:rsidRPr="00EA16CB" w:rsidRDefault="00FD70F4" w:rsidP="00C16072">
      <w:pPr>
        <w:pStyle w:val="ListParagraph"/>
        <w:numPr>
          <w:ilvl w:val="0"/>
          <w:numId w:val="10"/>
        </w:numPr>
      </w:pPr>
      <w:r w:rsidRPr="00EA16CB">
        <w:t>The typical proportion of total body water in a newborn term infant is around 74%.</w:t>
      </w:r>
    </w:p>
    <w:p w14:paraId="304EEAAC" w14:textId="77777777" w:rsidR="00FD70F4" w:rsidRPr="00EA16CB" w:rsidRDefault="00FD70F4" w:rsidP="00C16072">
      <w:pPr>
        <w:pStyle w:val="ListParagraph"/>
        <w:numPr>
          <w:ilvl w:val="0"/>
          <w:numId w:val="10"/>
        </w:numPr>
      </w:pPr>
      <w:r w:rsidRPr="00EA16CB">
        <w:t>Preterm infants have a greater proportion of total body water at birth, up to 90% in the most premature neonates at 26 weeks, and this decreases with gestational age to 75% at 36 weeks.</w:t>
      </w:r>
    </w:p>
    <w:p w14:paraId="5E8D9B21" w14:textId="29924716" w:rsidR="00FD70F4" w:rsidRPr="00EA16CB" w:rsidRDefault="00FD70F4" w:rsidP="00C16072">
      <w:pPr>
        <w:pStyle w:val="ListParagraph"/>
        <w:numPr>
          <w:ilvl w:val="0"/>
          <w:numId w:val="10"/>
        </w:numPr>
      </w:pPr>
      <w:r w:rsidRPr="00EA16CB">
        <w:t xml:space="preserve">These findings may be of use to the clinician attempting to track changes in </w:t>
      </w:r>
      <w:r w:rsidR="00670C50">
        <w:t>fluid status, electrolyte balance</w:t>
      </w:r>
      <w:r w:rsidR="00670C50" w:rsidRPr="00EA16CB">
        <w:t xml:space="preserve"> </w:t>
      </w:r>
      <w:r w:rsidRPr="00EA16CB">
        <w:t>and body composition after birth in preterm infants.</w:t>
      </w:r>
    </w:p>
    <w:p w14:paraId="0465918B" w14:textId="77777777" w:rsidR="00FD70F4" w:rsidRDefault="00FD70F4">
      <w:pPr>
        <w:spacing w:after="200" w:line="276" w:lineRule="auto"/>
        <w:rPr>
          <w:smallCaps/>
          <w:spacing w:val="5"/>
          <w:sz w:val="28"/>
          <w:szCs w:val="28"/>
        </w:rPr>
      </w:pPr>
      <w:r>
        <w:br w:type="page"/>
      </w:r>
    </w:p>
    <w:p w14:paraId="14E9567B" w14:textId="592C4C94" w:rsidR="00917B4A" w:rsidRPr="00686F0E" w:rsidRDefault="00686F0E" w:rsidP="000F01F3">
      <w:pPr>
        <w:pStyle w:val="Heading1"/>
      </w:pPr>
      <w:r w:rsidRPr="00686F0E">
        <w:lastRenderedPageBreak/>
        <w:t>ABSTRACT</w:t>
      </w:r>
    </w:p>
    <w:p w14:paraId="605399A7" w14:textId="46588DFA" w:rsidR="000B47F7" w:rsidRPr="00EA16CB" w:rsidRDefault="000B47F7" w:rsidP="00C16072">
      <w:r w:rsidRPr="00686F0E">
        <w:rPr>
          <w:b/>
          <w:bCs/>
        </w:rPr>
        <w:t>Background</w:t>
      </w:r>
      <w:r w:rsidR="00686F0E">
        <w:t xml:space="preserve">: </w:t>
      </w:r>
      <w:r w:rsidR="00767CB3" w:rsidRPr="00EA16CB">
        <w:t>Total body water (TBW)</w:t>
      </w:r>
      <w:r w:rsidR="0084380A" w:rsidRPr="00EA16CB">
        <w:t xml:space="preserve"> is </w:t>
      </w:r>
      <w:r w:rsidR="00D95863">
        <w:t xml:space="preserve">one component of </w:t>
      </w:r>
      <w:r w:rsidR="00AE6BC0">
        <w:t xml:space="preserve">fat free mass and changes in TBW are influenced by </w:t>
      </w:r>
      <w:r w:rsidR="00F61F67">
        <w:t>fluid shifts</w:t>
      </w:r>
      <w:r w:rsidR="00B87752">
        <w:t xml:space="preserve"> (especially during transition to postnatal life)</w:t>
      </w:r>
      <w:r w:rsidR="00F61F67">
        <w:t xml:space="preserve">, </w:t>
      </w:r>
      <w:r w:rsidR="00005121">
        <w:t xml:space="preserve">electrolyte balance and nutritional </w:t>
      </w:r>
      <w:r w:rsidR="007F4797">
        <w:t>status</w:t>
      </w:r>
      <w:r w:rsidR="00005121">
        <w:t>.</w:t>
      </w:r>
      <w:r w:rsidR="00D62903">
        <w:t xml:space="preserve"> </w:t>
      </w:r>
      <w:r w:rsidR="00B87752">
        <w:t>Normal</w:t>
      </w:r>
      <w:r w:rsidR="0084380A" w:rsidRPr="00EA16CB">
        <w:t xml:space="preserve"> value</w:t>
      </w:r>
      <w:r w:rsidR="00A46217" w:rsidRPr="00EA16CB">
        <w:t>s</w:t>
      </w:r>
      <w:r w:rsidR="0084380A" w:rsidRPr="00EA16CB">
        <w:t xml:space="preserve"> for term-born </w:t>
      </w:r>
      <w:r w:rsidR="00A46217" w:rsidRPr="00EA16CB">
        <w:t>neonates and preterm infants at birth have not been defined</w:t>
      </w:r>
      <w:r w:rsidR="007F4797">
        <w:t xml:space="preserve"> in large cohorts</w:t>
      </w:r>
      <w:r w:rsidR="00324800" w:rsidRPr="00EA16CB">
        <w:t xml:space="preserve">, limiting </w:t>
      </w:r>
      <w:r w:rsidR="00F10F6D">
        <w:t xml:space="preserve">investigation into </w:t>
      </w:r>
      <w:r w:rsidR="00D93CE4">
        <w:t>its monitoring and use in clinical practice.</w:t>
      </w:r>
    </w:p>
    <w:p w14:paraId="73600061" w14:textId="64080A4E" w:rsidR="00324EAD" w:rsidRPr="00686F0E" w:rsidRDefault="00324EAD" w:rsidP="00C16072">
      <w:pPr>
        <w:rPr>
          <w:b/>
          <w:bCs/>
        </w:rPr>
      </w:pPr>
      <w:r w:rsidRPr="00686F0E">
        <w:rPr>
          <w:b/>
          <w:bCs/>
        </w:rPr>
        <w:t>Objective</w:t>
      </w:r>
      <w:r w:rsidR="00686F0E">
        <w:rPr>
          <w:b/>
          <w:bCs/>
        </w:rPr>
        <w:t xml:space="preserve">: </w:t>
      </w:r>
      <w:r w:rsidR="006135D9" w:rsidRPr="00EA16CB">
        <w:t>To</w:t>
      </w:r>
      <w:r w:rsidR="003D5011" w:rsidRPr="00EA16CB">
        <w:t xml:space="preserve"> </w:t>
      </w:r>
      <w:r w:rsidR="00796E3B" w:rsidRPr="00EA16CB">
        <w:t xml:space="preserve">systematically review </w:t>
      </w:r>
      <w:r w:rsidR="00651D42" w:rsidRPr="00EA16CB">
        <w:t xml:space="preserve">the </w:t>
      </w:r>
      <w:r w:rsidR="008A684D" w:rsidRPr="00EA16CB">
        <w:t>evidence base</w:t>
      </w:r>
      <w:r w:rsidR="00651D42" w:rsidRPr="00EA16CB">
        <w:t xml:space="preserve"> for</w:t>
      </w:r>
      <w:r w:rsidR="008A684D" w:rsidRPr="00EA16CB">
        <w:t xml:space="preserve"> </w:t>
      </w:r>
      <w:r w:rsidR="003C6805" w:rsidRPr="00EA16CB">
        <w:t xml:space="preserve">percentage of </w:t>
      </w:r>
      <w:r w:rsidR="00252A79" w:rsidRPr="00EA16CB">
        <w:t xml:space="preserve">TBW in </w:t>
      </w:r>
      <w:r w:rsidR="00B51E0A" w:rsidRPr="00EA16CB">
        <w:t xml:space="preserve">term-born </w:t>
      </w:r>
      <w:r w:rsidR="008A684D" w:rsidRPr="00EA16CB">
        <w:t>infants</w:t>
      </w:r>
      <w:r w:rsidR="002230A3" w:rsidRPr="00EA16CB">
        <w:t>,</w:t>
      </w:r>
      <w:r w:rsidR="00F94188" w:rsidRPr="00EA16CB">
        <w:t xml:space="preserve"> </w:t>
      </w:r>
      <w:r w:rsidR="002230A3" w:rsidRPr="00EA16CB">
        <w:t>quantify</w:t>
      </w:r>
      <w:r w:rsidR="00F94188" w:rsidRPr="00EA16CB">
        <w:t xml:space="preserve"> the effect of prematurity </w:t>
      </w:r>
      <w:r w:rsidR="00646E64" w:rsidRPr="00EA16CB">
        <w:t xml:space="preserve">on TBW </w:t>
      </w:r>
      <w:r w:rsidR="002230A3" w:rsidRPr="00EA16CB">
        <w:t>at birth</w:t>
      </w:r>
      <w:r w:rsidR="00252A79" w:rsidRPr="00EA16CB">
        <w:t>,</w:t>
      </w:r>
      <w:r w:rsidR="002230A3" w:rsidRPr="00EA16CB">
        <w:t xml:space="preserve"> and </w:t>
      </w:r>
      <w:r w:rsidR="000B47F7" w:rsidRPr="00EA16CB">
        <w:t xml:space="preserve">describe normal progression of TBW </w:t>
      </w:r>
      <w:r w:rsidR="00651D42" w:rsidRPr="00EA16CB">
        <w:t>over time in</w:t>
      </w:r>
      <w:r w:rsidR="000B47F7" w:rsidRPr="00EA16CB">
        <w:t xml:space="preserve"> preterm infant</w:t>
      </w:r>
      <w:r w:rsidR="00D46198" w:rsidRPr="00EA16CB">
        <w:t>s</w:t>
      </w:r>
      <w:r w:rsidR="000B47F7" w:rsidRPr="00EA16CB">
        <w:t>.</w:t>
      </w:r>
    </w:p>
    <w:p w14:paraId="5772E68D" w14:textId="7A800148" w:rsidR="00BB130A" w:rsidRPr="00686F0E" w:rsidRDefault="00BB130A" w:rsidP="00C16072">
      <w:pPr>
        <w:rPr>
          <w:b/>
          <w:bCs/>
        </w:rPr>
      </w:pPr>
      <w:r w:rsidRPr="00686F0E">
        <w:rPr>
          <w:b/>
          <w:bCs/>
        </w:rPr>
        <w:t>Methods</w:t>
      </w:r>
      <w:r w:rsidR="00686F0E">
        <w:rPr>
          <w:b/>
          <w:bCs/>
        </w:rPr>
        <w:t xml:space="preserve">: </w:t>
      </w:r>
      <w:r w:rsidR="00775C77" w:rsidRPr="00EA16CB">
        <w:t xml:space="preserve">Systematic review of Medline, Web of Science Core Collection and EBSCO-CINAHL (January 1946 to January 2020). </w:t>
      </w:r>
      <w:r w:rsidR="00651D42" w:rsidRPr="00EA16CB">
        <w:t xml:space="preserve">Included articles used </w:t>
      </w:r>
      <w:r w:rsidR="008804A8" w:rsidRPr="00EA16CB">
        <w:t xml:space="preserve">dilutional methods to </w:t>
      </w:r>
      <w:r w:rsidR="004B54CC" w:rsidRPr="00EA16CB">
        <w:t>assess</w:t>
      </w:r>
      <w:r w:rsidR="00BE3445" w:rsidRPr="00EA16CB">
        <w:t xml:space="preserve"> </w:t>
      </w:r>
      <w:r w:rsidR="009D2108" w:rsidRPr="00EA16CB">
        <w:t>TBW</w:t>
      </w:r>
      <w:r w:rsidR="003C5BA9" w:rsidRPr="00EA16CB">
        <w:t>.</w:t>
      </w:r>
    </w:p>
    <w:p w14:paraId="6F0A770D" w14:textId="0CDF420B" w:rsidR="009D2108" w:rsidRPr="005D637E" w:rsidRDefault="009D2108" w:rsidP="00C16072">
      <w:pPr>
        <w:rPr>
          <w:b/>
          <w:bCs/>
        </w:rPr>
      </w:pPr>
      <w:bookmarkStart w:id="2" w:name="_Results"/>
      <w:bookmarkEnd w:id="2"/>
      <w:r w:rsidRPr="005D637E">
        <w:rPr>
          <w:b/>
          <w:bCs/>
        </w:rPr>
        <w:t>Results</w:t>
      </w:r>
      <w:r w:rsidR="005D637E">
        <w:rPr>
          <w:b/>
          <w:bCs/>
        </w:rPr>
        <w:t xml:space="preserve">: </w:t>
      </w:r>
      <w:r w:rsidR="00E231A5" w:rsidRPr="00EA16CB">
        <w:t>Searches identified 2349 articles</w:t>
      </w:r>
      <w:r w:rsidR="005C6831" w:rsidRPr="00EA16CB">
        <w:t xml:space="preserve"> of which 22 included</w:t>
      </w:r>
      <w:r w:rsidR="00651D42" w:rsidRPr="00EA16CB">
        <w:t xml:space="preserve"> </w:t>
      </w:r>
      <w:r w:rsidR="00B2025F" w:rsidRPr="00EA16CB">
        <w:t>data suitable for analysis</w:t>
      </w:r>
      <w:r w:rsidR="006F0EA1" w:rsidRPr="00EA16CB">
        <w:t xml:space="preserve">. </w:t>
      </w:r>
      <w:r w:rsidR="00B2025F" w:rsidRPr="00EA16CB">
        <w:t>M</w:t>
      </w:r>
      <w:r w:rsidR="0087058E" w:rsidRPr="00EA16CB">
        <w:t xml:space="preserve">ean TBW in term-born newborns </w:t>
      </w:r>
      <w:r w:rsidR="00B2025F" w:rsidRPr="00EA16CB">
        <w:t xml:space="preserve">was </w:t>
      </w:r>
      <w:r w:rsidR="0087058E" w:rsidRPr="00EA16CB">
        <w:t xml:space="preserve">73.76% (95% </w:t>
      </w:r>
      <w:r w:rsidR="0070174F" w:rsidRPr="00EA16CB">
        <w:t>CI</w:t>
      </w:r>
      <w:r w:rsidR="0087058E" w:rsidRPr="00EA16CB">
        <w:t xml:space="preserve"> 72.47</w:t>
      </w:r>
      <w:r w:rsidR="0070174F" w:rsidRPr="00EA16CB">
        <w:t xml:space="preserve">% to </w:t>
      </w:r>
      <w:r w:rsidR="0087058E" w:rsidRPr="00EA16CB">
        <w:t>75.06%</w:t>
      </w:r>
      <w:r w:rsidR="00C35189" w:rsidRPr="00EA16CB">
        <w:t xml:space="preserve">, 15 studies, 433 </w:t>
      </w:r>
      <w:r w:rsidR="009C4C48" w:rsidRPr="00EA16CB">
        <w:t>infants</w:t>
      </w:r>
      <w:r w:rsidR="0087058E" w:rsidRPr="00EA16CB">
        <w:t>)</w:t>
      </w:r>
      <w:r w:rsidR="00F35230" w:rsidRPr="00EA16CB">
        <w:t xml:space="preserve">. Meta-regression </w:t>
      </w:r>
      <w:r w:rsidR="00B2025F" w:rsidRPr="00EA16CB">
        <w:t xml:space="preserve">showed </w:t>
      </w:r>
      <w:r w:rsidR="00DC702D" w:rsidRPr="00EA16CB">
        <w:t>that</w:t>
      </w:r>
      <w:r w:rsidR="00B2025F" w:rsidRPr="00EA16CB">
        <w:t xml:space="preserve"> </w:t>
      </w:r>
      <w:r w:rsidR="00B8286C" w:rsidRPr="00EA16CB">
        <w:t xml:space="preserve">TBW </w:t>
      </w:r>
      <w:r w:rsidR="00B2025F" w:rsidRPr="00EA16CB">
        <w:t xml:space="preserve">was </w:t>
      </w:r>
      <w:r w:rsidR="00651D42" w:rsidRPr="00EA16CB">
        <w:t>higher in preterm infants (up to 90% at 26 weeks gestation</w:t>
      </w:r>
      <w:r w:rsidR="00191915" w:rsidRPr="00EA16CB">
        <w:t>,</w:t>
      </w:r>
      <w:r w:rsidR="00651D42" w:rsidRPr="00EA16CB">
        <w:t xml:space="preserve"> dropping to 74% at 36 weeks corrected gestation) and was </w:t>
      </w:r>
      <w:r w:rsidR="00B8286C" w:rsidRPr="00EA16CB">
        <w:t xml:space="preserve">negatively correlated with gestation at birth, falling </w:t>
      </w:r>
      <w:r w:rsidR="009C4C48" w:rsidRPr="00EA16CB">
        <w:t>1.44% per week (95% CI 0.63% to 2.24%, 9 studies, 189 infants</w:t>
      </w:r>
      <w:r w:rsidR="00191915" w:rsidRPr="00EA16CB">
        <w:t>)</w:t>
      </w:r>
      <w:r w:rsidR="009C4C48" w:rsidRPr="00EA16CB">
        <w:t xml:space="preserve">. </w:t>
      </w:r>
      <w:r w:rsidR="00B2025F" w:rsidRPr="00EA16CB">
        <w:t>Analysis</w:t>
      </w:r>
      <w:r w:rsidR="009C4C48" w:rsidRPr="00EA16CB">
        <w:t xml:space="preserve"> of </w:t>
      </w:r>
      <w:r w:rsidR="00602F13" w:rsidRPr="00EA16CB">
        <w:t xml:space="preserve">TBW </w:t>
      </w:r>
      <w:r w:rsidR="00775C77" w:rsidRPr="00EA16CB">
        <w:t xml:space="preserve">over time </w:t>
      </w:r>
      <w:r w:rsidR="00602F13" w:rsidRPr="00EA16CB">
        <w:t xml:space="preserve">during the </w:t>
      </w:r>
      <w:r w:rsidR="00602F13" w:rsidRPr="00EA16CB">
        <w:rPr>
          <w:i/>
          <w:iCs/>
        </w:rPr>
        <w:t>ex</w:t>
      </w:r>
      <w:r w:rsidR="009C4C48" w:rsidRPr="00EA16CB">
        <w:rPr>
          <w:i/>
          <w:iCs/>
        </w:rPr>
        <w:t>-</w:t>
      </w:r>
      <w:r w:rsidR="00602F13" w:rsidRPr="00EA16CB">
        <w:rPr>
          <w:i/>
          <w:iCs/>
        </w:rPr>
        <w:t>utero</w:t>
      </w:r>
      <w:r w:rsidR="00602F13" w:rsidRPr="00EA16CB">
        <w:t xml:space="preserve"> growth of preterm infants</w:t>
      </w:r>
      <w:r w:rsidR="009C4C48" w:rsidRPr="00EA16CB">
        <w:t xml:space="preserve"> was not possibl</w:t>
      </w:r>
      <w:r w:rsidR="00B2025F" w:rsidRPr="00EA16CB">
        <w:t>e due to a paucity of data</w:t>
      </w:r>
      <w:r w:rsidR="00FC3092" w:rsidRPr="00EA16CB">
        <w:t>.</w:t>
      </w:r>
    </w:p>
    <w:p w14:paraId="4581B983" w14:textId="6E5D8A5E" w:rsidR="00602F13" w:rsidRPr="00EA16CB" w:rsidRDefault="00602F13" w:rsidP="00C16072">
      <w:r w:rsidRPr="005D637E">
        <w:rPr>
          <w:b/>
          <w:bCs/>
        </w:rPr>
        <w:t>Conclusion</w:t>
      </w:r>
      <w:r w:rsidR="005D637E">
        <w:rPr>
          <w:b/>
          <w:bCs/>
        </w:rPr>
        <w:t xml:space="preserve">: </w:t>
      </w:r>
      <w:r w:rsidR="000B7680" w:rsidRPr="00EA16CB">
        <w:t xml:space="preserve">This review </w:t>
      </w:r>
      <w:r w:rsidR="00651D42" w:rsidRPr="00EA16CB">
        <w:t>defines the normal total body water percentage in term born infants and confirms and quantifies previous findings that preterm infants have a higher TBW percentage</w:t>
      </w:r>
      <w:r w:rsidR="005903FA" w:rsidRPr="00EA16CB">
        <w:t xml:space="preserve">. </w:t>
      </w:r>
      <w:r w:rsidR="00EB54E2" w:rsidRPr="00EA16CB">
        <w:t xml:space="preserve"> </w:t>
      </w:r>
    </w:p>
    <w:p w14:paraId="3C96A4A0" w14:textId="77C0B0EB" w:rsidR="005E6CB2" w:rsidRPr="00EA16CB" w:rsidRDefault="00FC2B5D" w:rsidP="00C16072">
      <w:r w:rsidRPr="005D637E">
        <w:rPr>
          <w:b/>
          <w:bCs/>
        </w:rPr>
        <w:t>PROSPERO Registration</w:t>
      </w:r>
      <w:r w:rsidRPr="00EA16CB">
        <w:t>: CRD42019111436</w:t>
      </w:r>
    </w:p>
    <w:p w14:paraId="1851266B" w14:textId="04DA0FA3" w:rsidR="00917B4A" w:rsidRPr="00EA16CB" w:rsidRDefault="00917B4A" w:rsidP="00407BCB">
      <w:pPr>
        <w:rPr>
          <w:smallCaps/>
          <w:spacing w:val="5"/>
          <w:sz w:val="32"/>
          <w:szCs w:val="32"/>
        </w:rPr>
      </w:pPr>
      <w:r w:rsidRPr="00EA16CB">
        <w:br w:type="page"/>
      </w:r>
    </w:p>
    <w:p w14:paraId="6D1AA119" w14:textId="0543E266" w:rsidR="0028654A" w:rsidRPr="00EA16CB" w:rsidRDefault="0028654A" w:rsidP="00407BCB">
      <w:pPr>
        <w:pStyle w:val="Heading1"/>
        <w:jc w:val="both"/>
      </w:pPr>
      <w:r w:rsidRPr="00EA16CB">
        <w:lastRenderedPageBreak/>
        <w:t>Introduction</w:t>
      </w:r>
    </w:p>
    <w:p w14:paraId="5D2882BB" w14:textId="77777777" w:rsidR="008C5BDE" w:rsidRDefault="00AE5D3D" w:rsidP="00C16072">
      <w:r w:rsidRPr="00EA16CB">
        <w:t xml:space="preserve">Current </w:t>
      </w:r>
      <w:r w:rsidR="006536E3" w:rsidRPr="00EA16CB">
        <w:t>European</w:t>
      </w:r>
      <w:r w:rsidR="00D86AC9" w:rsidRPr="00EA16CB">
        <w:fldChar w:fldCharType="begin">
          <w:fldData xml:space="preserve">PEVuZE5vdGU+PENpdGU+PEF1dGhvcj5BZ29zdG9uaTwvQXV0aG9yPjxZZWFyPjIwMTA8L1llYXI+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=
</w:fldData>
        </w:fldChar>
      </w:r>
      <w:r w:rsidR="006E41DE" w:rsidRPr="00EA16CB">
        <w:instrText xml:space="preserve"> ADDIN EN.CITE </w:instrText>
      </w:r>
      <w:r w:rsidR="006E41DE" w:rsidRPr="00EA16CB">
        <w:fldChar w:fldCharType="begin">
          <w:fldData xml:space="preserve">PEVuZE5vdGU+PENpdGU+PEF1dGhvcj5BZ29zdG9uaTwvQXV0aG9yPjxZZWFyPjIwMTA8L1llYXI+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=
</w:fldData>
        </w:fldChar>
      </w:r>
      <w:r w:rsidR="006E41DE" w:rsidRPr="00EA16CB">
        <w:instrText xml:space="preserve"> ADDIN EN.CITE.DATA </w:instrText>
      </w:r>
      <w:r w:rsidR="006E41DE" w:rsidRPr="00EA16CB">
        <w:fldChar w:fldCharType="end"/>
      </w:r>
      <w:r w:rsidR="00D86AC9" w:rsidRPr="00EA16CB">
        <w:fldChar w:fldCharType="separate"/>
      </w:r>
      <w:r w:rsidR="006E41DE" w:rsidRPr="00EA16CB">
        <w:rPr>
          <w:noProof/>
          <w:vertAlign w:val="superscript"/>
        </w:rPr>
        <w:t>1</w:t>
      </w:r>
      <w:r w:rsidR="00D86AC9" w:rsidRPr="00EA16CB">
        <w:fldChar w:fldCharType="end"/>
      </w:r>
      <w:r w:rsidR="00B625E1" w:rsidRPr="00EA16CB">
        <w:t xml:space="preserve"> and North </w:t>
      </w:r>
      <w:r w:rsidR="006536E3" w:rsidRPr="00EA16CB">
        <w:t>American</w:t>
      </w:r>
      <w:r w:rsidR="00600386" w:rsidRPr="00EA16CB">
        <w:fldChar w:fldCharType="begin"/>
      </w:r>
      <w:r w:rsidR="006E41DE" w:rsidRPr="00EA16CB">
        <w:instrText xml:space="preserve"> ADDIN EN.CITE &lt;EndNote&gt;&lt;Cite&gt;&lt;Author&gt;American Academy of Pediatrics. Committee on Nutrition.&lt;/Author&gt;&lt;Year&gt;2009&lt;/Year&gt;&lt;RecNum&gt;3651&lt;/RecNum&gt;&lt;DisplayText&gt;&lt;style face="superscript"&gt;2&lt;/style&gt;&lt;/DisplayText&gt;&lt;record&gt;&lt;rec-number&gt;3651&lt;/rec-number&gt;&lt;foreign-keys&gt;&lt;key app="EN" db-id="22vwr0te3vxs5pepezb5xtw9sxvd2wf5vfr0" timestamp="1600754606"&gt;3651&lt;/key&gt;&lt;/foreign-keys&gt;&lt;ref-type name="Book"&gt;6&lt;/ref-type&gt;&lt;contributors&gt;&lt;authors&gt;&lt;author&gt;American Academy of Pediatrics. Committee on Nutrition.,&lt;/author&gt;&lt;author&gt;Barness, Lewis A.&lt;/author&gt;&lt;/authors&gt;&lt;/contributors&gt;&lt;titles&gt;&lt;title&gt;Pediatric nutrition handbook&lt;/title&gt;&lt;/titles&gt;&lt;pages&gt;xlix, 1470 p.&lt;/pages&gt;&lt;edition&gt;6th&lt;/edition&gt;&lt;keywords&gt;&lt;keyword&gt;Children Nutrition Handbooks, manuals, etc.&lt;/keyword&gt;&lt;/keywords&gt;&lt;dates&gt;&lt;year&gt;2009&lt;/year&gt;&lt;/dates&gt;&lt;pub-location&gt;Elk Grove Village, IL&lt;/pub-location&gt;&lt;publisher&gt;American Academy of Pediatrics&lt;/publisher&gt;&lt;isbn&gt;9781581102987&lt;/isbn&gt;&lt;accession-num&gt;15171754&lt;/accession-num&gt;&lt;call-num&gt;RJ206 .A49 2009&lt;/call-num&gt;&lt;urls&gt;&lt;/urls&gt;&lt;/record&gt;&lt;/Cite&gt;&lt;/EndNote&gt;</w:instrText>
      </w:r>
      <w:r w:rsidR="00600386" w:rsidRPr="00EA16CB">
        <w:fldChar w:fldCharType="separate"/>
      </w:r>
      <w:r w:rsidR="006E41DE" w:rsidRPr="00EA16CB">
        <w:rPr>
          <w:noProof/>
          <w:vertAlign w:val="superscript"/>
        </w:rPr>
        <w:t>2</w:t>
      </w:r>
      <w:r w:rsidR="00600386" w:rsidRPr="00EA16CB">
        <w:fldChar w:fldCharType="end"/>
      </w:r>
      <w:r w:rsidR="00B625E1" w:rsidRPr="00EA16CB">
        <w:t xml:space="preserve"> </w:t>
      </w:r>
      <w:r w:rsidR="00CF37E5" w:rsidRPr="00EA16CB">
        <w:t>guidance</w:t>
      </w:r>
      <w:r w:rsidRPr="00EA16CB">
        <w:t xml:space="preserve"> for the nutritional care of preterm infants</w:t>
      </w:r>
      <w:r w:rsidR="00B40923" w:rsidRPr="00EA16CB">
        <w:t xml:space="preserve"> recommend</w:t>
      </w:r>
      <w:r w:rsidR="00CF37E5" w:rsidRPr="00EA16CB">
        <w:t>s</w:t>
      </w:r>
      <w:r w:rsidR="00B40923" w:rsidRPr="00EA16CB">
        <w:t xml:space="preserve"> that </w:t>
      </w:r>
      <w:r w:rsidR="00B40923" w:rsidRPr="00EA16CB">
        <w:rPr>
          <w:i/>
          <w:iCs/>
        </w:rPr>
        <w:t>ex utero</w:t>
      </w:r>
      <w:r w:rsidR="00B40923" w:rsidRPr="00EA16CB">
        <w:t xml:space="preserve"> growth should match that of the fetus in utero, both in terms of weight gain and body composition. </w:t>
      </w:r>
      <w:r w:rsidR="00F95293" w:rsidRPr="00EA16CB">
        <w:t xml:space="preserve">Mimicking </w:t>
      </w:r>
      <w:r w:rsidR="00F95293" w:rsidRPr="00EA16CB">
        <w:rPr>
          <w:i/>
          <w:iCs/>
        </w:rPr>
        <w:t>in utero</w:t>
      </w:r>
      <w:r w:rsidR="00F95293" w:rsidRPr="00EA16CB">
        <w:t xml:space="preserve"> body composition</w:t>
      </w:r>
      <w:r w:rsidR="00E02258" w:rsidRPr="00EA16CB">
        <w:t xml:space="preserve"> has proven difficult to achieve in practice</w:t>
      </w:r>
      <w:r w:rsidRPr="00EA16CB">
        <w:t>, with p</w:t>
      </w:r>
      <w:r w:rsidR="00227EE9" w:rsidRPr="00EA16CB">
        <w:t>reterm infants l</w:t>
      </w:r>
      <w:r w:rsidR="00D504F8" w:rsidRPr="00EA16CB">
        <w:t>eav</w:t>
      </w:r>
      <w:r w:rsidRPr="00EA16CB">
        <w:t>ing</w:t>
      </w:r>
      <w:r w:rsidR="00D504F8" w:rsidRPr="00EA16CB">
        <w:t xml:space="preserve"> hospital lighter and shorter than their term-born counterparts.</w:t>
      </w:r>
      <w:r w:rsidR="000B1931" w:rsidRPr="00EA16CB">
        <w:fldChar w:fldCharType="begin">
          <w:fldData xml:space="preserve">PEVuZE5vdGU+PENpdGU+PEF1dGhvcj5Kb2huc29uPC9BdXRob3I+PFllYXI+MjAxMjwvWWVhcj48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</w:fldData>
        </w:fldChar>
      </w:r>
      <w:r w:rsidR="006E41DE" w:rsidRPr="00EA16CB">
        <w:instrText xml:space="preserve"> ADDIN EN.CITE </w:instrText>
      </w:r>
      <w:r w:rsidR="006E41DE" w:rsidRPr="00EA16CB">
        <w:fldChar w:fldCharType="begin">
          <w:fldData xml:space="preserve">PEVuZE5vdGU+PENpdGU+PEF1dGhvcj5Kb2huc29uPC9BdXRob3I+PFllYXI+MjAxMjwvWWVhcj48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</w:fldData>
        </w:fldChar>
      </w:r>
      <w:r w:rsidR="006E41DE" w:rsidRPr="00EA16CB">
        <w:instrText xml:space="preserve"> ADDIN EN.CITE.DATA </w:instrText>
      </w:r>
      <w:r w:rsidR="006E41DE" w:rsidRPr="00EA16CB">
        <w:fldChar w:fldCharType="end"/>
      </w:r>
      <w:r w:rsidR="000B1931" w:rsidRPr="00EA16CB">
        <w:fldChar w:fldCharType="separate"/>
      </w:r>
      <w:r w:rsidR="006E41DE" w:rsidRPr="00EA16CB">
        <w:rPr>
          <w:noProof/>
          <w:vertAlign w:val="superscript"/>
        </w:rPr>
        <w:t>3</w:t>
      </w:r>
      <w:r w:rsidR="000B1931" w:rsidRPr="00EA16CB">
        <w:fldChar w:fldCharType="end"/>
      </w:r>
      <w:r w:rsidR="00D504F8" w:rsidRPr="00EA16CB">
        <w:t xml:space="preserve"> Importantly, preterm infants also demonstrate </w:t>
      </w:r>
      <w:r w:rsidR="00CF37E5" w:rsidRPr="00EA16CB">
        <w:t>abnormalities of</w:t>
      </w:r>
      <w:r w:rsidR="000928FF" w:rsidRPr="00EA16CB">
        <w:t xml:space="preserve"> their body composition at term </w:t>
      </w:r>
      <w:r w:rsidR="00C91590" w:rsidRPr="00EA16CB">
        <w:t>equivalent</w:t>
      </w:r>
      <w:r w:rsidR="00E558BF" w:rsidRPr="00EA16CB">
        <w:t xml:space="preserve"> age</w:t>
      </w:r>
      <w:r w:rsidR="00A97024" w:rsidRPr="00EA16CB">
        <w:t xml:space="preserve"> (TEA)</w:t>
      </w:r>
      <w:r w:rsidR="00493B97" w:rsidRPr="00EA16CB">
        <w:t>.</w:t>
      </w:r>
      <w:r w:rsidR="00122EAC" w:rsidRPr="00EA16CB">
        <w:fldChar w:fldCharType="begin">
          <w:fldData xml:space="preserve">PEVuZE5vdGU+PENpdGU+PEF1dGhvcj5Kb2huc29uPC9BdXRob3I+PFllYXI+MjAxMjwvWWVhcj48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</w:fldData>
        </w:fldChar>
      </w:r>
      <w:r w:rsidR="006E41DE" w:rsidRPr="00EA16CB">
        <w:instrText xml:space="preserve"> ADDIN EN.CITE </w:instrText>
      </w:r>
      <w:r w:rsidR="006E41DE" w:rsidRPr="00EA16CB">
        <w:fldChar w:fldCharType="begin">
          <w:fldData xml:space="preserve">PEVuZE5vdGU+PENpdGU+PEF1dGhvcj5Kb2huc29uPC9BdXRob3I+PFllYXI+MjAxMjwvWWVhcj48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</w:fldData>
        </w:fldChar>
      </w:r>
      <w:r w:rsidR="006E41DE" w:rsidRPr="00EA16CB">
        <w:instrText xml:space="preserve"> ADDIN EN.CITE.DATA </w:instrText>
      </w:r>
      <w:r w:rsidR="006E41DE" w:rsidRPr="00EA16CB">
        <w:fldChar w:fldCharType="end"/>
      </w:r>
      <w:r w:rsidR="00122EAC" w:rsidRPr="00EA16CB">
        <w:fldChar w:fldCharType="separate"/>
      </w:r>
      <w:r w:rsidR="006E41DE" w:rsidRPr="00EA16CB">
        <w:rPr>
          <w:noProof/>
          <w:vertAlign w:val="superscript"/>
        </w:rPr>
        <w:t>3</w:t>
      </w:r>
      <w:r w:rsidR="00122EAC" w:rsidRPr="00EA16CB">
        <w:fldChar w:fldCharType="end"/>
      </w:r>
      <w:r w:rsidR="00493B97" w:rsidRPr="00EA16CB">
        <w:t xml:space="preserve"> </w:t>
      </w:r>
      <w:r w:rsidR="00365000" w:rsidRPr="00EA16CB">
        <w:t xml:space="preserve">Specifically, they have a higher </w:t>
      </w:r>
      <w:r w:rsidRPr="00EA16CB">
        <w:t xml:space="preserve">percentage of </w:t>
      </w:r>
      <w:r w:rsidR="00365000" w:rsidRPr="00EA16CB">
        <w:t>total body fat</w:t>
      </w:r>
      <w:r w:rsidRPr="00EA16CB">
        <w:t>, mostly due to a relative failure to accrete lean mass</w:t>
      </w:r>
      <w:r w:rsidR="00063E2B" w:rsidRPr="00EA16CB">
        <w:t>.</w:t>
      </w:r>
      <w:r w:rsidR="008C5BDE" w:rsidRPr="008C5BDE">
        <w:t xml:space="preserve"> </w:t>
      </w:r>
    </w:p>
    <w:p w14:paraId="6982E9E8" w14:textId="7EB70E2D" w:rsidR="00581C9D" w:rsidRDefault="008C5BDE" w:rsidP="00C16072">
      <w:r>
        <w:t xml:space="preserve">Postnatal changes in </w:t>
      </w:r>
      <w:r w:rsidR="008D5AFD">
        <w:t>total body water</w:t>
      </w:r>
      <w:r>
        <w:t xml:space="preserve"> are influenced by a complex and interacting set of factors. During early adaptation there is a weight loss which is mainly mediated by loss of body water (the “preterm contraction of extracellular spaces” or PreCES).</w:t>
      </w:r>
      <w:r>
        <w:fldChar w:fldCharType="begin">
          <w:fldData xml:space="preserve">PEVuZE5vdGU+PENpdGU+PEF1dGhvcj5Sb2Nob3c8L0F1dGhvcj48WWVhcj4yMDE2PC9ZZWFyPjxS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</w:fldData>
        </w:fldChar>
      </w:r>
      <w:r w:rsidR="00881B12">
        <w:instrText xml:space="preserve"> ADDIN EN.CITE </w:instrText>
      </w:r>
      <w:r w:rsidR="00881B12">
        <w:fldChar w:fldCharType="begin">
          <w:fldData xml:space="preserve">PEVuZE5vdGU+PENpdGU+PEF1dGhvcj5Sb2Nob3c8L0F1dGhvcj48WWVhcj4yMDE2PC9ZZWFyPjxS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</w:fldData>
        </w:fldChar>
      </w:r>
      <w:r w:rsidR="00881B12">
        <w:instrText xml:space="preserve"> ADDIN EN.CITE.DATA </w:instrText>
      </w:r>
      <w:r w:rsidR="00881B12">
        <w:fldChar w:fldCharType="end"/>
      </w:r>
      <w:r>
        <w:fldChar w:fldCharType="separate"/>
      </w:r>
      <w:r w:rsidR="00881B12" w:rsidRPr="00881B12">
        <w:rPr>
          <w:noProof/>
          <w:vertAlign w:val="superscript"/>
        </w:rPr>
        <w:t>4,5</w:t>
      </w:r>
      <w:r>
        <w:fldChar w:fldCharType="end"/>
      </w:r>
      <w:r>
        <w:t xml:space="preserve"> However, this is also frequently a period of cumulative nutritional deficit. Therefore, TBW changes reflect a composite of early loss of body water, subsequent abnormalities of fluid and electrolyte balance and alterations in body composition. A fuller understanding of normal values and patterns of TBW would inform investigation and clinical management of fluid status, electrolyte management and nutritional approaches.</w:t>
      </w:r>
    </w:p>
    <w:p w14:paraId="61759E34" w14:textId="572D30EB" w:rsidR="00F46267" w:rsidRDefault="00D56B02" w:rsidP="00C16072">
      <w:r>
        <w:t xml:space="preserve">TBW </w:t>
      </w:r>
      <w:r w:rsidR="00BF717B">
        <w:t>contributes to</w:t>
      </w:r>
      <w:r>
        <w:t xml:space="preserve"> the fat free mass (FFM) </w:t>
      </w:r>
      <w:r w:rsidR="00D363E0">
        <w:t xml:space="preserve">component of body composition, </w:t>
      </w:r>
      <w:r>
        <w:t>and measurement</w:t>
      </w:r>
      <w:r w:rsidRPr="00EA16CB">
        <w:t xml:space="preserve"> of TBW can be used to help derive </w:t>
      </w:r>
      <w:r>
        <w:t>estimates of</w:t>
      </w:r>
      <w:r w:rsidRPr="00EA16CB">
        <w:t xml:space="preserve"> FFM</w:t>
      </w:r>
      <w:r w:rsidR="00701075">
        <w:t xml:space="preserve"> (especially after early fluid loss and fluid balance disturbances)</w:t>
      </w:r>
      <w:r w:rsidRPr="00EA16CB">
        <w:t>, using assumptions relating to the water content of lean and fat-containing tissues.</w:t>
      </w:r>
      <w:r w:rsidRPr="00EA16CB">
        <w:fldChar w:fldCharType="begin">
          <w:fldData xml:space="preserve">PEVuZE5vdGU+PENpdGU+PEF1dGhvcj5BbmRyZXdzPC9BdXRob3I+PFllYXI+MjAxOTwvWWVhcj48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</w:fldData>
        </w:fldChar>
      </w:r>
      <w:r>
        <w:instrText xml:space="preserve"> ADDIN EN.CITE </w:instrText>
      </w:r>
      <w:r>
        <w:fldChar w:fldCharType="begin">
          <w:fldData xml:space="preserve">PEVuZE5vdGU+PENpdGU+PEF1dGhvcj5BbmRyZXdzPC9BdXRob3I+PFllYXI+MjAxOTwvWWVhcj48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</w:fldData>
        </w:fldChar>
      </w:r>
      <w:r>
        <w:instrText xml:space="preserve"> ADDIN EN.CITE.DATA </w:instrText>
      </w:r>
      <w:r>
        <w:fldChar w:fldCharType="end"/>
      </w:r>
      <w:r w:rsidRPr="00EA16CB">
        <w:fldChar w:fldCharType="separate"/>
      </w:r>
      <w:r w:rsidRPr="00D56B02">
        <w:rPr>
          <w:noProof/>
          <w:vertAlign w:val="superscript"/>
        </w:rPr>
        <w:t>6</w:t>
      </w:r>
      <w:r w:rsidRPr="00EA16CB">
        <w:fldChar w:fldCharType="end"/>
      </w:r>
      <w:r w:rsidR="00C952A1">
        <w:t xml:space="preserve"> Therefore, a greater understanding of TBW patterns </w:t>
      </w:r>
      <w:r w:rsidR="001C7BFC">
        <w:t xml:space="preserve">may be used as one avenue to explore and monitor </w:t>
      </w:r>
      <w:r w:rsidR="00114B80">
        <w:t>elements of the derangements</w:t>
      </w:r>
      <w:r w:rsidR="001C7BFC">
        <w:t xml:space="preserve"> of body </w:t>
      </w:r>
      <w:r w:rsidR="00114B80">
        <w:t>composition seen in preterm infants.</w:t>
      </w:r>
      <w:r w:rsidR="00A17664" w:rsidRPr="00EA16CB">
        <w:t xml:space="preserve"> </w:t>
      </w:r>
    </w:p>
    <w:p w14:paraId="7A3F1C85" w14:textId="7D63A27A" w:rsidR="004B1FC4" w:rsidRPr="00EA16CB" w:rsidRDefault="00701075" w:rsidP="00407BCB">
      <w:r w:rsidRPr="00EA16CB">
        <w:t>It is increasingly recognised that changes in weight are inadequate to understand the</w:t>
      </w:r>
      <w:r w:rsidR="00F54DB6">
        <w:t>se</w:t>
      </w:r>
      <w:r w:rsidRPr="00EA16CB">
        <w:t xml:space="preserve"> </w:t>
      </w:r>
      <w:r w:rsidR="00FB3395">
        <w:t>abnormalities of</w:t>
      </w:r>
      <w:r w:rsidRPr="00EA16CB">
        <w:t xml:space="preserve"> body composition, even when taken together with length.</w:t>
      </w:r>
      <w:r>
        <w:t xml:space="preserve"> </w:t>
      </w:r>
      <w:r w:rsidR="00457FA5" w:rsidRPr="00EA16CB">
        <w:t xml:space="preserve">Observational data </w:t>
      </w:r>
      <w:r w:rsidR="00786B70" w:rsidRPr="00EA16CB">
        <w:t>have</w:t>
      </w:r>
      <w:r w:rsidR="001A4734" w:rsidRPr="00EA16CB">
        <w:t xml:space="preserve"> demonstrated an association between </w:t>
      </w:r>
      <w:r w:rsidR="0095497C" w:rsidRPr="00EA16CB">
        <w:t>greater early gains in fat-free mass (FFM)</w:t>
      </w:r>
      <w:r w:rsidR="00DD01D9" w:rsidRPr="00EA16CB">
        <w:t xml:space="preserve"> (but not fat mass)</w:t>
      </w:r>
      <w:r w:rsidR="0095497C" w:rsidRPr="00EA16CB">
        <w:t xml:space="preserve"> </w:t>
      </w:r>
      <w:r w:rsidR="00FF2C57" w:rsidRPr="00EA16CB">
        <w:t xml:space="preserve">with improved neurodevelopmental </w:t>
      </w:r>
      <w:r w:rsidR="00E1313D" w:rsidRPr="00EA16CB">
        <w:t xml:space="preserve">markers at </w:t>
      </w:r>
      <w:r w:rsidR="00F6074C" w:rsidRPr="00EA16CB">
        <w:t>twelve months corrected age.</w:t>
      </w:r>
      <w:r w:rsidR="001818C2" w:rsidRPr="00EA16CB">
        <w:t xml:space="preserve"> These </w:t>
      </w:r>
      <w:r w:rsidR="00786B70" w:rsidRPr="00EA16CB">
        <w:t>findings were robust to adjustment for known clinical confounding factors.</w:t>
      </w:r>
      <w:r w:rsidR="00CF37E5" w:rsidRPr="00EA16CB">
        <w:fldChar w:fldCharType="begin">
          <w:fldData xml:space="preserve">PEVuZE5vdGU+PENpdGU+PEF1dGhvcj5SYW1lbDwvQXV0aG9yPjxZZWFyPjIwMTY8L1llYXI+PFJl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</w:fldData>
        </w:fldChar>
      </w:r>
      <w:r w:rsidR="00D56B02">
        <w:instrText xml:space="preserve"> ADDIN EN.CITE </w:instrText>
      </w:r>
      <w:r w:rsidR="00D56B02">
        <w:fldChar w:fldCharType="begin">
          <w:fldData xml:space="preserve">PEVuZE5vdGU+PENpdGU+PEF1dGhvcj5SYW1lbDwvQXV0aG9yPjxZZWFyPjIwMTY8L1llYXI+PFJl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</w:fldData>
        </w:fldChar>
      </w:r>
      <w:r w:rsidR="00D56B02">
        <w:instrText xml:space="preserve"> ADDIN EN.CITE.DATA </w:instrText>
      </w:r>
      <w:r w:rsidR="00D56B02">
        <w:fldChar w:fldCharType="end"/>
      </w:r>
      <w:r w:rsidR="00CF37E5" w:rsidRPr="00EA16CB">
        <w:fldChar w:fldCharType="separate"/>
      </w:r>
      <w:r w:rsidR="00D56B02" w:rsidRPr="00D56B02">
        <w:rPr>
          <w:noProof/>
          <w:vertAlign w:val="superscript"/>
        </w:rPr>
        <w:t>7</w:t>
      </w:r>
      <w:r w:rsidR="00CF37E5" w:rsidRPr="00EA16CB">
        <w:fldChar w:fldCharType="end"/>
      </w:r>
      <w:r w:rsidR="00786B70" w:rsidRPr="00EA16CB">
        <w:t xml:space="preserve"> </w:t>
      </w:r>
      <w:r w:rsidR="007657AB" w:rsidRPr="00EA16CB">
        <w:t xml:space="preserve">Preterm infants are </w:t>
      </w:r>
      <w:r w:rsidR="001302A5" w:rsidRPr="00EA16CB">
        <w:t xml:space="preserve">also </w:t>
      </w:r>
      <w:r w:rsidR="007657AB" w:rsidRPr="00EA16CB">
        <w:t>prone to</w:t>
      </w:r>
      <w:r w:rsidR="00A51D54" w:rsidRPr="00EA16CB">
        <w:t xml:space="preserve"> </w:t>
      </w:r>
      <w:r w:rsidR="00FE0E4F" w:rsidRPr="00EA16CB">
        <w:t xml:space="preserve">metabolic syndrome </w:t>
      </w:r>
      <w:r w:rsidR="00ED03EA" w:rsidRPr="00EA16CB">
        <w:t xml:space="preserve">in </w:t>
      </w:r>
      <w:r w:rsidR="00475948" w:rsidRPr="00EA16CB">
        <w:t>later life</w:t>
      </w:r>
      <w:r w:rsidR="00AF5A98" w:rsidRPr="00EA16CB">
        <w:t>.</w:t>
      </w:r>
      <w:r w:rsidR="00AF5A98" w:rsidRPr="00EA16CB">
        <w:fldChar w:fldCharType="begin">
          <w:fldData xml:space="preserve">PEVuZE5vdGU+PENpdGU+PEF1dGhvcj5QYXJraW5zb248L0F1dGhvcj48WWVhcj4yMDEzPC9ZZWFy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</w:fldData>
        </w:fldChar>
      </w:r>
      <w:r w:rsidR="00D56B02">
        <w:instrText xml:space="preserve"> ADDIN EN.CITE </w:instrText>
      </w:r>
      <w:r w:rsidR="00D56B02">
        <w:fldChar w:fldCharType="begin">
          <w:fldData xml:space="preserve">PEVuZE5vdGU+PENpdGU+PEF1dGhvcj5QYXJraW5zb248L0F1dGhvcj48WWVhcj4yMDEzPC9ZZWFy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</w:fldData>
        </w:fldChar>
      </w:r>
      <w:r w:rsidR="00D56B02">
        <w:instrText xml:space="preserve"> ADDIN EN.CITE.DATA </w:instrText>
      </w:r>
      <w:r w:rsidR="00D56B02">
        <w:fldChar w:fldCharType="end"/>
      </w:r>
      <w:r w:rsidR="00AF5A98" w:rsidRPr="00EA16CB">
        <w:fldChar w:fldCharType="separate"/>
      </w:r>
      <w:r w:rsidR="00D56B02" w:rsidRPr="00D56B02">
        <w:rPr>
          <w:noProof/>
          <w:vertAlign w:val="superscript"/>
        </w:rPr>
        <w:t>8,9</w:t>
      </w:r>
      <w:r w:rsidR="00AF5A98" w:rsidRPr="00EA16CB">
        <w:fldChar w:fldCharType="end"/>
      </w:r>
      <w:r w:rsidR="00E32C43" w:rsidRPr="00EA16CB">
        <w:t xml:space="preserve"> The </w:t>
      </w:r>
      <w:r w:rsidR="00CC4CDB" w:rsidRPr="00EA16CB">
        <w:t>mechanisms underlying this remain uncertain</w:t>
      </w:r>
      <w:r w:rsidR="0019502A" w:rsidRPr="00EA16CB">
        <w:t>,</w:t>
      </w:r>
      <w:r w:rsidR="00DA7C55" w:rsidRPr="00EA16CB">
        <w:fldChar w:fldCharType="begin">
          <w:fldData xml:space="preserve">PEVuZE5vdGU+PENpdGU+PEF1dGhvcj5NZW5vbjwvQXV0aG9yPjxZZWFyPjIwMTk8L1llYXI+PFJl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</w:fldData>
        </w:fldChar>
      </w:r>
      <w:r w:rsidR="00D56B02">
        <w:instrText xml:space="preserve"> ADDIN EN.CITE </w:instrText>
      </w:r>
      <w:r w:rsidR="00D56B02">
        <w:fldChar w:fldCharType="begin">
          <w:fldData xml:space="preserve">PEVuZE5vdGU+PENpdGU+PEF1dGhvcj5NZW5vbjwvQXV0aG9yPjxZZWFyPjIwMTk8L1llYXI+PFJl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</w:fldData>
        </w:fldChar>
      </w:r>
      <w:r w:rsidR="00D56B02">
        <w:instrText xml:space="preserve"> ADDIN EN.CITE.DATA </w:instrText>
      </w:r>
      <w:r w:rsidR="00D56B02">
        <w:fldChar w:fldCharType="end"/>
      </w:r>
      <w:r w:rsidR="00DA7C55" w:rsidRPr="00EA16CB">
        <w:fldChar w:fldCharType="separate"/>
      </w:r>
      <w:r w:rsidR="00D56B02" w:rsidRPr="00D56B02">
        <w:rPr>
          <w:noProof/>
          <w:vertAlign w:val="superscript"/>
        </w:rPr>
        <w:t>10</w:t>
      </w:r>
      <w:r w:rsidR="00DA7C55" w:rsidRPr="00EA16CB">
        <w:fldChar w:fldCharType="end"/>
      </w:r>
      <w:r w:rsidR="0019502A" w:rsidRPr="00EA16CB">
        <w:t xml:space="preserve"> although </w:t>
      </w:r>
      <w:r w:rsidR="00C96DCE" w:rsidRPr="00EA16CB">
        <w:t>differences in adiposity</w:t>
      </w:r>
      <w:r w:rsidR="00AE5D3D" w:rsidRPr="00EA16CB">
        <w:t xml:space="preserve">, </w:t>
      </w:r>
      <w:r w:rsidR="00AE5D3D" w:rsidRPr="00EA16CB">
        <w:lastRenderedPageBreak/>
        <w:t>particularly the high fat and low lean mass pattern seen in preterm infants</w:t>
      </w:r>
      <w:r w:rsidR="007C4A31">
        <w:t>,</w:t>
      </w:r>
      <w:r w:rsidR="00C96DCE" w:rsidRPr="00EA16CB">
        <w:t xml:space="preserve"> have been </w:t>
      </w:r>
      <w:r w:rsidR="00BA1D44" w:rsidRPr="00EA16CB">
        <w:t xml:space="preserve">associated with </w:t>
      </w:r>
      <w:r w:rsidR="006D430A" w:rsidRPr="00EA16CB">
        <w:t>cardiometabolic risk</w:t>
      </w:r>
      <w:r w:rsidR="00C96DCE" w:rsidRPr="00EA16CB">
        <w:t>.</w:t>
      </w:r>
      <w:r w:rsidR="00C96DCE" w:rsidRPr="00EA16CB">
        <w:fldChar w:fldCharType="begin"/>
      </w:r>
      <w:r w:rsidR="00D56B02">
        <w:instrText xml:space="preserve"> ADDIN EN.CITE &lt;EndNote&gt;&lt;Cite&gt;&lt;Author&gt;Uthaya&lt;/Author&gt;&lt;Year&gt;2005&lt;/Year&gt;&lt;RecNum&gt;3440&lt;/RecNum&gt;&lt;DisplayText&gt;&lt;style face="superscript"&gt;11&lt;/style&gt;&lt;/DisplayText&gt;&lt;record&gt;&lt;rec-number&gt;3440&lt;/rec-number&gt;&lt;foreign-keys&gt;&lt;key app="EN" db-id="22vwr0te3vxs5pepezb5xtw9sxvd2wf5vfr0" timestamp="1574181418" guid="8a760c3f-a3b0-48aa-b64c-d650a5fff997"&gt;3440&lt;/key&gt;&lt;/foreign-keys&gt;&lt;ref-type name="Journal Article"&gt;17&lt;/ref-type&gt;&lt;contributors&gt;&lt;authors&gt;&lt;author&gt;Uthaya, S.&lt;/author&gt;&lt;author&gt;Thomas, E. L.&lt;/author&gt;&lt;author&gt;Hamilton, G.&lt;/author&gt;&lt;author&gt;Dore, C. J.&lt;/author&gt;&lt;author&gt;Bell, J.&lt;/author&gt;&lt;author&gt;Modi, N.&lt;/author&gt;&lt;/authors&gt;&lt;/contributors&gt;&lt;auth-address&gt;Division of Paediatrics, Obstetrics &amp;amp; Gynaecology, Faculty of Medicine, Imperial College London, Chelsea &amp;amp; Westminster Hospital, 369 Fulham Rd., London SW10 9NH, UK.&lt;/auth-address&gt;&lt;titles&gt;&lt;title&gt;Altered adiposity after extremely preterm birth&lt;/title&gt;&lt;secondary-title&gt;Pediatr Res&lt;/secondary-title&gt;&lt;/titles&gt;&lt;periodical&gt;&lt;full-title&gt;Pediatr Res&lt;/full-title&gt;&lt;/periodical&gt;&lt;pages&gt;211-5&lt;/pages&gt;&lt;volume&gt;57&lt;/volume&gt;&lt;number&gt;2&lt;/number&gt;&lt;edition&gt;2004/12/22&lt;/edition&gt;&lt;keywords&gt;&lt;keyword&gt;Adipose Tissue/*anatomy &amp;amp; histology/physiology&lt;/keyword&gt;&lt;keyword&gt;Body Composition&lt;/keyword&gt;&lt;keyword&gt;Female&lt;/keyword&gt;&lt;keyword&gt;Gestational Age&lt;/keyword&gt;&lt;keyword&gt;Humans&lt;/keyword&gt;&lt;keyword&gt;Infant, Newborn&lt;/keyword&gt;&lt;keyword&gt;Infant, Premature&lt;/keyword&gt;&lt;keyword&gt;Magnetic Resonance Imaging&lt;/keyword&gt;&lt;keyword&gt;Male&lt;/keyword&gt;&lt;keyword&gt;Pregnancy&lt;/keyword&gt;&lt;keyword&gt;Pregnancy Trimester, Third&lt;/keyword&gt;&lt;keyword&gt;*Premature Birth&lt;/keyword&gt;&lt;keyword&gt;Regression Analysis&lt;/keyword&gt;&lt;keyword&gt;Time Factors&lt;/keyword&gt;&lt;/keywords&gt;&lt;dates&gt;&lt;year&gt;2005&lt;/year&gt;&lt;pub-dates&gt;&lt;date&gt;Feb&lt;/date&gt;&lt;/pub-dates&gt;&lt;/dates&gt;&lt;isbn&gt;0031-3998 (Print)&amp;#xD;0031-3998 (Linking)&lt;/isbn&gt;&lt;accession-num&gt;15611357&lt;/accession-num&gt;&lt;urls&gt;&lt;related-urls&gt;&lt;url&gt;https://www.ncbi.nlm.nih.gov/pubmed/15611357&lt;/url&gt;&lt;url&gt;https://www.nature.com/articles/pr200532.pdf&lt;/url&gt;&lt;/related-urls&gt;&lt;/urls&gt;&lt;electronic-resource-num&gt;10.1203/01.PDR.0000148284.58934.1C&lt;/electronic-resource-num&gt;&lt;/record&gt;&lt;/Cite&gt;&lt;/EndNote&gt;</w:instrText>
      </w:r>
      <w:r w:rsidR="00C96DCE" w:rsidRPr="00EA16CB">
        <w:fldChar w:fldCharType="separate"/>
      </w:r>
      <w:r w:rsidR="00D56B02" w:rsidRPr="00D56B02">
        <w:rPr>
          <w:noProof/>
          <w:vertAlign w:val="superscript"/>
        </w:rPr>
        <w:t>11</w:t>
      </w:r>
      <w:r w:rsidR="00C96DCE" w:rsidRPr="00EA16CB">
        <w:fldChar w:fldCharType="end"/>
      </w:r>
    </w:p>
    <w:p w14:paraId="310BEEFC" w14:textId="3A088E98" w:rsidR="00346D5C" w:rsidRPr="00EA16CB" w:rsidRDefault="00346D5C" w:rsidP="00407BCB">
      <w:r w:rsidRPr="00EA16CB">
        <w:t>Ou</w:t>
      </w:r>
      <w:r w:rsidR="001343DF" w:rsidRPr="00EA16CB">
        <w:t>r</w:t>
      </w:r>
      <w:r w:rsidRPr="00EA16CB">
        <w:t xml:space="preserve"> group has previously reviewed and summarised available methods for assessing body composition in infants.</w:t>
      </w:r>
      <w:r w:rsidRPr="00EA16CB">
        <w:fldChar w:fldCharType="begin">
          <w:fldData xml:space="preserve">PEVuZE5vdGU+PENpdGU+PEF1dGhvcj5BbmRyZXdzPC9BdXRob3I+PFllYXI+MjAxOTwvWWVhcj48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</w:fldData>
        </w:fldChar>
      </w:r>
      <w:r w:rsidR="00D56B02">
        <w:instrText xml:space="preserve"> ADDIN EN.CITE </w:instrText>
      </w:r>
      <w:r w:rsidR="00D56B02">
        <w:fldChar w:fldCharType="begin">
          <w:fldData xml:space="preserve">PEVuZE5vdGU+PENpdGU+PEF1dGhvcj5BbmRyZXdzPC9BdXRob3I+PFllYXI+MjAxOTwvWWVhcj48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</w:fldData>
        </w:fldChar>
      </w:r>
      <w:r w:rsidR="00D56B02">
        <w:instrText xml:space="preserve"> ADDIN EN.CITE.DATA </w:instrText>
      </w:r>
      <w:r w:rsidR="00D56B02">
        <w:fldChar w:fldCharType="end"/>
      </w:r>
      <w:r w:rsidRPr="00EA16CB">
        <w:fldChar w:fldCharType="separate"/>
      </w:r>
      <w:r w:rsidR="00D56B02" w:rsidRPr="00D56B02">
        <w:rPr>
          <w:noProof/>
          <w:vertAlign w:val="superscript"/>
        </w:rPr>
        <w:t>6</w:t>
      </w:r>
      <w:r w:rsidRPr="00EA16CB">
        <w:fldChar w:fldCharType="end"/>
      </w:r>
      <w:r w:rsidRPr="00EA16CB">
        <w:t xml:space="preserve"> In short, several methods which are useful in older children and adults are impractical in the preterm infant receiving intensive care. These include MRI, air displacement ple</w:t>
      </w:r>
      <w:r w:rsidR="00922D44">
        <w:t>thy</w:t>
      </w:r>
      <w:r w:rsidRPr="00EA16CB">
        <w:t xml:space="preserve">smography and DXA scanning. </w:t>
      </w:r>
      <w:r w:rsidR="00AA2432" w:rsidRPr="00EA16CB">
        <w:t xml:space="preserve">However, assessment of TBW using </w:t>
      </w:r>
      <w:r w:rsidRPr="00EA16CB">
        <w:t>dilution methods</w:t>
      </w:r>
      <w:r w:rsidR="00AA2432" w:rsidRPr="00EA16CB">
        <w:t xml:space="preserve"> is possible in this group, and </w:t>
      </w:r>
      <w:r w:rsidRPr="00EA16CB">
        <w:t>involve</w:t>
      </w:r>
      <w:r w:rsidR="00AA2432" w:rsidRPr="00EA16CB">
        <w:t>s</w:t>
      </w:r>
      <w:r w:rsidRPr="00EA16CB">
        <w:t xml:space="preserve"> the administration of an exogenous substance</w:t>
      </w:r>
      <w:r w:rsidR="00AA2432" w:rsidRPr="00EA16CB">
        <w:t xml:space="preserve"> </w:t>
      </w:r>
      <w:r w:rsidRPr="00EA16CB">
        <w:t xml:space="preserve">which equilibrates with the </w:t>
      </w:r>
      <w:r w:rsidR="00AA2432" w:rsidRPr="00EA16CB">
        <w:t>TBW</w:t>
      </w:r>
      <w:r w:rsidRPr="00EA16CB">
        <w:t xml:space="preserve"> pool. Levels of this substance can then be </w:t>
      </w:r>
      <w:r w:rsidR="001343DF" w:rsidRPr="00EA16CB">
        <w:t>measured,</w:t>
      </w:r>
      <w:r w:rsidRPr="00EA16CB">
        <w:t xml:space="preserve"> and the total body water volume calculated. Early dilution studies used anti</w:t>
      </w:r>
      <w:r w:rsidR="001343DF" w:rsidRPr="00EA16CB">
        <w:t>pyrine</w:t>
      </w:r>
      <w:r w:rsidR="00AA2432" w:rsidRPr="00EA16CB">
        <w:t>,</w:t>
      </w:r>
      <w:r w:rsidR="001343DF" w:rsidRPr="00EA16CB">
        <w:t xml:space="preserve"> but </w:t>
      </w:r>
      <w:r w:rsidR="00AA2432" w:rsidRPr="00EA16CB">
        <w:t>this</w:t>
      </w:r>
      <w:r w:rsidR="001343DF" w:rsidRPr="00EA16CB">
        <w:t xml:space="preserve"> was later superseded due to its slight </w:t>
      </w:r>
      <w:r w:rsidR="00AA2432" w:rsidRPr="00EA16CB">
        <w:t xml:space="preserve">protein </w:t>
      </w:r>
      <w:r w:rsidR="001343DF" w:rsidRPr="00EA16CB">
        <w:t>binding, its pharmacological effects and its metabolism.</w:t>
      </w:r>
      <w:r w:rsidR="001343DF" w:rsidRPr="00EA16CB">
        <w:fldChar w:fldCharType="begin">
          <w:fldData xml:space="preserve">PEVuZE5vdGU+PENpdGU+PEF1dGhvcj5Gcmlpcy1IYW5zZW48L0F1dGhvcj48WWVhcj4xOTUxPC9Z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</w:fldData>
        </w:fldChar>
      </w:r>
      <w:r w:rsidR="00613A99">
        <w:instrText xml:space="preserve"> ADDIN EN.CITE </w:instrText>
      </w:r>
      <w:r w:rsidR="00613A99">
        <w:fldChar w:fldCharType="begin">
          <w:fldData xml:space="preserve">PEVuZE5vdGU+PENpdGU+PEF1dGhvcj5Gcmlpcy1IYW5zZW48L0F1dGhvcj48WWVhcj4xOTUxPC9Z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</w:fldData>
        </w:fldChar>
      </w:r>
      <w:r w:rsidR="00613A99">
        <w:instrText xml:space="preserve"> ADDIN EN.CITE.DATA </w:instrText>
      </w:r>
      <w:r w:rsidR="00613A99">
        <w:fldChar w:fldCharType="end"/>
      </w:r>
      <w:r w:rsidR="001343DF" w:rsidRPr="00EA16CB">
        <w:fldChar w:fldCharType="separate"/>
      </w:r>
      <w:r w:rsidR="00613A99" w:rsidRPr="00613A99">
        <w:rPr>
          <w:noProof/>
          <w:vertAlign w:val="superscript"/>
        </w:rPr>
        <w:t>12,13</w:t>
      </w:r>
      <w:r w:rsidR="001343DF" w:rsidRPr="00EA16CB">
        <w:fldChar w:fldCharType="end"/>
      </w:r>
      <w:r w:rsidR="001343DF" w:rsidRPr="00EA16CB">
        <w:t xml:space="preserve"> Stable isotopes of water (deuterium oxide, 18-oxygen water and tritiated water) produced values in good agreement with antipyrine experiments</w:t>
      </w:r>
      <w:r w:rsidR="001343DF" w:rsidRPr="00EA16CB">
        <w:fldChar w:fldCharType="begin"/>
      </w:r>
      <w:r w:rsidR="00613A99">
        <w:instrText xml:space="preserve"> ADDIN EN.CITE &lt;EndNote&gt;&lt;Cite&gt;&lt;Author&gt;Friis-Hansen&lt;/Author&gt;&lt;Year&gt;1951&lt;/Year&gt;&lt;RecNum&gt;958&lt;/RecNum&gt;&lt;DisplayText&gt;&lt;style face="superscript"&gt;12&lt;/style&gt;&lt;/DisplayText&gt;&lt;record&gt;&lt;rec-number&gt;958&lt;/rec-number&gt;&lt;foreign-keys&gt;&lt;key app="EN" db-id="22vwr0te3vxs5pepezb5xtw9sxvd2wf5vfr0" timestamp="1574180052" guid="dc211728-a0e4-4b9f-8414-3f61722cb666"&gt;958&lt;/key&gt;&lt;/foreign-keys&gt;&lt;ref-type name="Journal Article"&gt;17&lt;/ref-type&gt;&lt;contributors&gt;&lt;authors&gt;&lt;author&gt;Friis-Hansen, B. J.&lt;/author&gt;&lt;author&gt;Holiday, M.&lt;/author&gt;&lt;author&gt;Stapleton, T.&lt;/author&gt;&lt;author&gt;Wallace, W. M.&lt;/author&gt;&lt;/authors&gt;&lt;/contributors&gt;&lt;titles&gt;&lt;title&gt;Total body water in children&lt;/title&gt;&lt;secondary-title&gt;Pediatrics&lt;/secondary-title&gt;&lt;/titles&gt;&lt;periodical&gt;&lt;full-title&gt;Pediatrics&lt;/full-title&gt;&lt;/periodical&gt;&lt;pages&gt;321-327&lt;/pages&gt;&lt;volume&gt;7&lt;/volume&gt;&lt;number&gt;3&lt;/number&gt;&lt;keywords&gt;&lt;keyword&gt;body water&lt;/keyword&gt;&lt;keyword&gt;body weight&lt;/keyword&gt;&lt;keyword&gt;child&lt;/keyword&gt;&lt;keyword&gt;dilution&lt;/keyword&gt;&lt;keyword&gt;infant&lt;/keyword&gt;&lt;keyword&gt;newborn&lt;/keyword&gt;&lt;keyword&gt;total body water&lt;/keyword&gt;&lt;keyword&gt;deuterium oxide&lt;/keyword&gt;&lt;keyword&gt;phenazone&lt;/keyword&gt;&lt;/keywords&gt;&lt;dates&gt;&lt;year&gt;1951&lt;/year&gt;&lt;/dates&gt;&lt;isbn&gt;0031-4005&lt;/isbn&gt;&lt;accession-num&gt;280483770&lt;/accession-num&gt;&lt;urls&gt;&lt;related-urls&gt;&lt;url&gt;http://ovidsp.ovid.com/ovidweb.cgi?T=JS&amp;amp;CSC=Y&amp;amp;NEWS=N&amp;amp;PAGE=fulltext&amp;amp;D=emcl1&amp;amp;AN=280483770&lt;/url&gt;&lt;url&gt;http://resolver.ebscohost.com/openurl?issn=00314005&amp;amp;Volume=7&amp;amp;issue=3&amp;amp;spage=321&amp;amp;title=Total+body+water+in+children&amp;amp;year=1951&amp;amp;aulast=Friis-Hansen&lt;/url&gt;&lt;/related-urls&gt;&lt;/urls&gt;&lt;remote-database-name&gt;Embase&lt;/remote-database-name&gt;&lt;remote-database-provider&gt;Ovid Technologies&lt;/remote-database-provider&gt;&lt;research-notes&gt;term&lt;/research-notes&gt;&lt;language&gt;English&lt;/language&gt;&lt;/record&gt;&lt;/Cite&gt;&lt;/EndNote&gt;</w:instrText>
      </w:r>
      <w:r w:rsidR="001343DF" w:rsidRPr="00EA16CB">
        <w:fldChar w:fldCharType="separate"/>
      </w:r>
      <w:r w:rsidR="00613A99" w:rsidRPr="00613A99">
        <w:rPr>
          <w:noProof/>
          <w:vertAlign w:val="superscript"/>
        </w:rPr>
        <w:t>12</w:t>
      </w:r>
      <w:r w:rsidR="001343DF" w:rsidRPr="00EA16CB">
        <w:fldChar w:fldCharType="end"/>
      </w:r>
      <w:r w:rsidR="001343DF" w:rsidRPr="00EA16CB">
        <w:t xml:space="preserve"> and lack the problems associated with antipyrine, although analysis is considerably more complex and expensive.</w:t>
      </w:r>
    </w:p>
    <w:p w14:paraId="47C9270C" w14:textId="1B71CDEF" w:rsidR="00713354" w:rsidRPr="00EA16CB" w:rsidRDefault="00363263" w:rsidP="00407BCB">
      <w:r w:rsidRPr="00EA16CB">
        <w:t>This systematic review aims to</w:t>
      </w:r>
      <w:r w:rsidR="00C41927" w:rsidRPr="00EA16CB">
        <w:t xml:space="preserve"> asses</w:t>
      </w:r>
      <w:r w:rsidR="00AA2432" w:rsidRPr="00EA16CB">
        <w:t>s</w:t>
      </w:r>
      <w:r w:rsidR="00C41927" w:rsidRPr="00EA16CB">
        <w:t>:</w:t>
      </w:r>
    </w:p>
    <w:p w14:paraId="0488CB11" w14:textId="725D2AD6" w:rsidR="00DA51E7" w:rsidRPr="00EA16CB" w:rsidRDefault="00C41927" w:rsidP="00407BCB">
      <w:pPr>
        <w:pStyle w:val="ListParagraph"/>
        <w:numPr>
          <w:ilvl w:val="0"/>
          <w:numId w:val="3"/>
        </w:numPr>
      </w:pPr>
      <w:r w:rsidRPr="00EA16CB">
        <w:t xml:space="preserve">The normal </w:t>
      </w:r>
      <w:r w:rsidR="00BA3643" w:rsidRPr="00EA16CB">
        <w:t xml:space="preserve">percentage </w:t>
      </w:r>
      <w:r w:rsidR="00AA2432" w:rsidRPr="00EA16CB">
        <w:t xml:space="preserve">TBW </w:t>
      </w:r>
      <w:r w:rsidR="00BA3643" w:rsidRPr="00EA16CB">
        <w:t xml:space="preserve">of the term-born infant </w:t>
      </w:r>
      <w:r w:rsidR="00DA51E7" w:rsidRPr="00EA16CB">
        <w:t>at birth</w:t>
      </w:r>
    </w:p>
    <w:p w14:paraId="552C5DC4" w14:textId="257A9AE5" w:rsidR="00DA51E7" w:rsidRPr="00EA16CB" w:rsidRDefault="00DA51E7" w:rsidP="00407BCB">
      <w:pPr>
        <w:pStyle w:val="ListParagraph"/>
        <w:numPr>
          <w:ilvl w:val="0"/>
          <w:numId w:val="3"/>
        </w:numPr>
      </w:pPr>
      <w:r w:rsidRPr="00EA16CB">
        <w:t>The percentage</w:t>
      </w:r>
      <w:r w:rsidR="00AA2432" w:rsidRPr="00EA16CB">
        <w:t xml:space="preserve"> TBW</w:t>
      </w:r>
      <w:r w:rsidRPr="00EA16CB">
        <w:t xml:space="preserve"> of preterm infants at birth, and</w:t>
      </w:r>
    </w:p>
    <w:p w14:paraId="3587941F" w14:textId="74FD6D6A" w:rsidR="00361358" w:rsidRDefault="00DA51E7" w:rsidP="00C42C3C">
      <w:pPr>
        <w:pStyle w:val="ListParagraph"/>
        <w:numPr>
          <w:ilvl w:val="0"/>
          <w:numId w:val="3"/>
        </w:numPr>
      </w:pPr>
      <w:r w:rsidRPr="00EA16CB">
        <w:t xml:space="preserve">The change in </w:t>
      </w:r>
      <w:r w:rsidR="00AA2432" w:rsidRPr="00EA16CB">
        <w:t>TBW</w:t>
      </w:r>
      <w:r w:rsidRPr="00EA16CB">
        <w:t xml:space="preserve"> as preterm infants grow and mature.</w:t>
      </w:r>
    </w:p>
    <w:p w14:paraId="54A311C5" w14:textId="7FED874D" w:rsidR="00393134" w:rsidRPr="00EA16CB" w:rsidRDefault="00361358" w:rsidP="002F237A">
      <w:pPr>
        <w:pStyle w:val="Heading1"/>
      </w:pPr>
      <w:r>
        <w:br w:type="page"/>
      </w:r>
      <w:r w:rsidR="00393134" w:rsidRPr="00EA16CB">
        <w:lastRenderedPageBreak/>
        <w:t>Methods</w:t>
      </w:r>
    </w:p>
    <w:p w14:paraId="1B35678F" w14:textId="4ADA0590" w:rsidR="00393134" w:rsidRPr="00EA16CB" w:rsidRDefault="009A5A81" w:rsidP="00407BCB">
      <w:r w:rsidRPr="00EA16CB">
        <w:t>This</w:t>
      </w:r>
      <w:r w:rsidR="00393134" w:rsidRPr="00EA16CB">
        <w:t xml:space="preserve"> systematic review was prospectively registered with PROSPERO (CRD42019111436, </w:t>
      </w:r>
      <w:hyperlink r:id="rId8" w:history="1">
        <w:r w:rsidR="00393134" w:rsidRPr="00EA16CB">
          <w:rPr>
            <w:rStyle w:val="Hyperlink"/>
          </w:rPr>
          <w:t>https://www.crd.york.ac.uk/PROSPERO/display_record.php?RecordID=111436</w:t>
        </w:r>
      </w:hyperlink>
      <w:r w:rsidR="00393134" w:rsidRPr="00EA16CB">
        <w:t xml:space="preserve">). It is reported in line with the </w:t>
      </w:r>
      <w:r w:rsidRPr="00EA16CB">
        <w:t>Preferred Reporting Items for Systematic Review and Meta-Analyses (PRISMA) guidelines.</w:t>
      </w:r>
      <w:r w:rsidRPr="00EA16CB">
        <w:fldChar w:fldCharType="begin"/>
      </w:r>
      <w:r w:rsidR="00613A99">
        <w:instrText xml:space="preserve"> ADDIN EN.CITE &lt;EndNote&gt;&lt;Cite&gt;&lt;Author&gt;Moher&lt;/Author&gt;&lt;Year&gt;2009&lt;/Year&gt;&lt;RecNum&gt;3631&lt;/RecNum&gt;&lt;DisplayText&gt;&lt;style face="superscript"&gt;14&lt;/style&gt;&lt;/DisplayText&gt;&lt;record&gt;&lt;rec-number&gt;3631&lt;/rec-number&gt;&lt;foreign-keys&gt;&lt;key app="EN" db-id="22vwr0te3vxs5pepezb5xtw9sxvd2wf5vfr0" timestamp="1589210313"&gt;3631&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related-urls&gt;&lt;url&gt;https://www.ncbi.nlm.nih.gov/pubmed/19621072&lt;/url&gt;&lt;/related-urls&gt;&lt;/urls&gt;&lt;custom2&gt;PMC2707599&lt;/custom2&gt;&lt;electronic-resource-num&gt;10.1371/journal.pmed.1000097&lt;/electronic-resource-num&gt;&lt;/record&gt;&lt;/Cite&gt;&lt;/EndNote&gt;</w:instrText>
      </w:r>
      <w:r w:rsidRPr="00EA16CB">
        <w:fldChar w:fldCharType="separate"/>
      </w:r>
      <w:r w:rsidR="00613A99" w:rsidRPr="00613A99">
        <w:rPr>
          <w:noProof/>
          <w:vertAlign w:val="superscript"/>
        </w:rPr>
        <w:t>14</w:t>
      </w:r>
      <w:r w:rsidRPr="00EA16CB">
        <w:fldChar w:fldCharType="end"/>
      </w:r>
    </w:p>
    <w:p w14:paraId="258605AE" w14:textId="77777777" w:rsidR="009A5A81" w:rsidRPr="00EA16CB" w:rsidRDefault="00393134" w:rsidP="00407BCB">
      <w:pPr>
        <w:pStyle w:val="Heading2"/>
        <w:jc w:val="both"/>
      </w:pPr>
      <w:bookmarkStart w:id="3" w:name="_Eligibility_Criteria"/>
      <w:bookmarkEnd w:id="3"/>
      <w:r w:rsidRPr="00EA16CB">
        <w:t>Eligibility Criteria</w:t>
      </w:r>
    </w:p>
    <w:p w14:paraId="3C766A48" w14:textId="4E575DD1" w:rsidR="00EE2E1E" w:rsidRPr="00EA16CB" w:rsidRDefault="00855AB8" w:rsidP="00407BCB">
      <w:r w:rsidRPr="00EA16CB">
        <w:t xml:space="preserve">The initial search strategy </w:t>
      </w:r>
      <w:r w:rsidR="00F97EDD" w:rsidRPr="00EA16CB">
        <w:t xml:space="preserve">identified studies using a range of methods to assess total body water percentage. Results arising from different methods could not be combined in meta-analysis and so </w:t>
      </w:r>
      <w:r w:rsidR="00FC3092" w:rsidRPr="00EA16CB">
        <w:t xml:space="preserve">retained </w:t>
      </w:r>
      <w:r w:rsidR="00F97EDD" w:rsidRPr="00EA16CB">
        <w:t>studies were limited to those using dilution techniques (deuterium oxide</w:t>
      </w:r>
      <w:r w:rsidR="009E1952" w:rsidRPr="00EA16CB">
        <w:t xml:space="preserve"> (</w:t>
      </w:r>
      <w:r w:rsidR="009E1952" w:rsidRPr="00EA16CB">
        <w:rPr>
          <w:vertAlign w:val="superscript"/>
        </w:rPr>
        <w:t>2</w:t>
      </w:r>
      <w:r w:rsidR="009E1952" w:rsidRPr="00EA16CB">
        <w:t>H</w:t>
      </w:r>
      <w:r w:rsidR="009E1952" w:rsidRPr="00EA16CB">
        <w:rPr>
          <w:vertAlign w:val="subscript"/>
        </w:rPr>
        <w:t>2</w:t>
      </w:r>
      <w:r w:rsidR="009E1952" w:rsidRPr="00EA16CB">
        <w:t>O), doubly labelled</w:t>
      </w:r>
      <w:r w:rsidR="00F97EDD" w:rsidRPr="00EA16CB">
        <w:t xml:space="preserve"> water (</w:t>
      </w:r>
      <w:r w:rsidR="009E1952" w:rsidRPr="00EA16CB">
        <w:rPr>
          <w:vertAlign w:val="superscript"/>
        </w:rPr>
        <w:t>2</w:t>
      </w:r>
      <w:r w:rsidR="00F97EDD" w:rsidRPr="00EA16CB">
        <w:t>H</w:t>
      </w:r>
      <w:r w:rsidR="00F97EDD" w:rsidRPr="00EA16CB">
        <w:rPr>
          <w:vertAlign w:val="subscript"/>
        </w:rPr>
        <w:t>2</w:t>
      </w:r>
      <w:r w:rsidR="00F97EDD" w:rsidRPr="00EA16CB">
        <w:rPr>
          <w:vertAlign w:val="superscript"/>
        </w:rPr>
        <w:t>18</w:t>
      </w:r>
      <w:r w:rsidR="00F97EDD" w:rsidRPr="00EA16CB">
        <w:t>O</w:t>
      </w:r>
      <w:r w:rsidR="009E1952" w:rsidRPr="00EA16CB">
        <w:t>) or antipyrine dilution).</w:t>
      </w:r>
      <w:r w:rsidR="00042CD9" w:rsidRPr="00EA16CB">
        <w:t xml:space="preserve"> </w:t>
      </w:r>
    </w:p>
    <w:p w14:paraId="5E9A14F1" w14:textId="13B89423" w:rsidR="009A5A81" w:rsidRPr="00EA16CB" w:rsidRDefault="00042CD9" w:rsidP="00407BCB">
      <w:r w:rsidRPr="00EA16CB">
        <w:t xml:space="preserve">Studies were included if they </w:t>
      </w:r>
      <w:r w:rsidR="00F52D46" w:rsidRPr="00EA16CB">
        <w:t xml:space="preserve">used dilutional methods to measure total body water in term-born or preterm infants within two weeks of birth. </w:t>
      </w:r>
      <w:r w:rsidR="003A60DF" w:rsidRPr="00EA16CB">
        <w:t xml:space="preserve">In addition, selected studies were required to report TBW percentage and sufficient information to define </w:t>
      </w:r>
      <w:r w:rsidR="00D27285" w:rsidRPr="00EA16CB">
        <w:t xml:space="preserve">gestational age and corrected gestational age of infants at the time of TBW assessment. </w:t>
      </w:r>
      <w:r w:rsidR="00DC49EC" w:rsidRPr="00EA16CB">
        <w:t>Studies were excluded if they concerned infants with congenital abnormalities (e.g. congenital cardiac disease)</w:t>
      </w:r>
      <w:r w:rsidR="004D27F3" w:rsidRPr="00EA16CB">
        <w:t xml:space="preserve"> or</w:t>
      </w:r>
      <w:r w:rsidR="00DC49EC" w:rsidRPr="00EA16CB">
        <w:t xml:space="preserve"> infants during the postoperative period</w:t>
      </w:r>
      <w:r w:rsidR="004D27F3" w:rsidRPr="00EA16CB">
        <w:t>. Animal studies, case reports, studies not published in English and review articles without primary data were also excluded.</w:t>
      </w:r>
    </w:p>
    <w:p w14:paraId="3BEF47CF" w14:textId="489120FE" w:rsidR="00EB3E41" w:rsidRPr="00EA16CB" w:rsidRDefault="00EB3E41" w:rsidP="00407BCB">
      <w:pPr>
        <w:pStyle w:val="Heading2"/>
        <w:jc w:val="both"/>
      </w:pPr>
      <w:bookmarkStart w:id="4" w:name="_Search_Strategy"/>
      <w:bookmarkEnd w:id="4"/>
      <w:r w:rsidRPr="00EA16CB">
        <w:t>Search Strategy</w:t>
      </w:r>
    </w:p>
    <w:p w14:paraId="02AB9834" w14:textId="48163F3A" w:rsidR="00EB3E41" w:rsidRPr="00EA16CB" w:rsidRDefault="004F6541" w:rsidP="00407BCB">
      <w:r w:rsidRPr="00EA16CB">
        <w:t>Structured searches were made of Medline</w:t>
      </w:r>
      <w:r w:rsidR="00DD0A54" w:rsidRPr="00EA16CB">
        <w:t xml:space="preserve"> (</w:t>
      </w:r>
      <w:r w:rsidR="00FB054B" w:rsidRPr="00EA16CB">
        <w:t>Ovid MEDLINE and Epub Ahead of Print, In-Process &amp; Other Non-Indexed Citations, Daily and Versions)</w:t>
      </w:r>
      <w:r w:rsidRPr="00EA16CB">
        <w:t>, Web of Science</w:t>
      </w:r>
      <w:r w:rsidR="00DD0A54" w:rsidRPr="00EA16CB">
        <w:t xml:space="preserve"> Core Collection</w:t>
      </w:r>
      <w:r w:rsidRPr="00EA16CB">
        <w:t xml:space="preserve"> and EBSCO-CINAHL (January 1946 to January 2020)</w:t>
      </w:r>
      <w:r w:rsidR="00E60375" w:rsidRPr="00EA16CB">
        <w:t>.</w:t>
      </w:r>
      <w:r w:rsidR="0026703C" w:rsidRPr="00EA16CB">
        <w:t xml:space="preserve"> </w:t>
      </w:r>
      <w:r w:rsidR="00F84DE8" w:rsidRPr="00EA16CB">
        <w:t>Ovid MEDLINE s</w:t>
      </w:r>
      <w:r w:rsidR="0026703C" w:rsidRPr="00EA16CB">
        <w:t xml:space="preserve">earch terms are included as </w:t>
      </w:r>
      <w:r w:rsidR="000968A7" w:rsidRPr="00DC5879">
        <w:t>Supplementary</w:t>
      </w:r>
      <w:r w:rsidR="001F0FE8" w:rsidRPr="00DC5879">
        <w:t xml:space="preserve"> File 1</w:t>
      </w:r>
      <w:r w:rsidR="001F0FE8" w:rsidRPr="00EA16CB">
        <w:t>.</w:t>
      </w:r>
      <w:r w:rsidR="0044783B" w:rsidRPr="00EA16CB">
        <w:t xml:space="preserve"> Bibliographies of selected papers were </w:t>
      </w:r>
      <w:r w:rsidR="00E05F86" w:rsidRPr="00EA16CB">
        <w:t>reviewed to find additional papers.</w:t>
      </w:r>
    </w:p>
    <w:p w14:paraId="49A946D2" w14:textId="5C34DDEC" w:rsidR="0049086D" w:rsidRPr="00EA16CB" w:rsidRDefault="0049086D" w:rsidP="00407BCB">
      <w:pPr>
        <w:pStyle w:val="Heading2"/>
        <w:jc w:val="both"/>
      </w:pPr>
      <w:bookmarkStart w:id="5" w:name="_Study_Selection"/>
      <w:bookmarkEnd w:id="5"/>
      <w:r w:rsidRPr="00EA16CB">
        <w:t>Study Selection</w:t>
      </w:r>
    </w:p>
    <w:p w14:paraId="60D53BEA" w14:textId="0BF69F8F" w:rsidR="003D1115" w:rsidRPr="00EA16CB" w:rsidRDefault="0039748D" w:rsidP="00407BCB">
      <w:r w:rsidRPr="00EA16CB">
        <w:t xml:space="preserve">Titles and abstracts were downloaded to EndNote X9 </w:t>
      </w:r>
      <w:r w:rsidR="00C14A52" w:rsidRPr="00EA16CB">
        <w:t xml:space="preserve">reference management software </w:t>
      </w:r>
      <w:r w:rsidRPr="00EA16CB">
        <w:t xml:space="preserve">and </w:t>
      </w:r>
      <w:r w:rsidR="006C1688" w:rsidRPr="00EA16CB">
        <w:t>duplicates removed</w:t>
      </w:r>
      <w:r w:rsidR="00275A7A" w:rsidRPr="00EA16CB">
        <w:t xml:space="preserve">. </w:t>
      </w:r>
      <w:r w:rsidR="00FC3092" w:rsidRPr="00EA16CB">
        <w:t xml:space="preserve">Retained </w:t>
      </w:r>
      <w:r w:rsidR="00275A7A" w:rsidRPr="00EA16CB">
        <w:t xml:space="preserve">titles and abstracts were uploaded to the </w:t>
      </w:r>
      <w:r w:rsidR="00B55041" w:rsidRPr="00EA16CB">
        <w:t>Rayyan QCRI web application</w:t>
      </w:r>
      <w:r w:rsidR="00B34F4F" w:rsidRPr="00EA16CB">
        <w:t>.</w:t>
      </w:r>
      <w:r w:rsidR="00B34F4F" w:rsidRPr="00EA16CB">
        <w:fldChar w:fldCharType="begin"/>
      </w:r>
      <w:r w:rsidR="00613A99">
        <w:instrText xml:space="preserve"> ADDIN EN.CITE &lt;EndNote&gt;&lt;Cite&gt;&lt;Author&gt;Ouzzani&lt;/Author&gt;&lt;Year&gt;2016&lt;/Year&gt;&lt;RecNum&gt;3632&lt;/RecNum&gt;&lt;DisplayText&gt;&lt;style face="superscript"&gt;15&lt;/style&gt;&lt;/DisplayText&gt;&lt;record&gt;&lt;rec-number&gt;3632&lt;/rec-number&gt;&lt;foreign-keys&gt;&lt;key app="EN" db-id="22vwr0te3vxs5pepezb5xtw9sxvd2wf5vfr0" timestamp="1589215039"&gt;3632&lt;/key&gt;&lt;/foreign-keys&gt;&lt;ref-type name="Journal Article"&gt;17&lt;/ref-type&gt;&lt;contributors&gt;&lt;authors&gt;&lt;author&gt;Ouzzani, M.&lt;/author&gt;&lt;author&gt;Hammady, H.&lt;/author&gt;&lt;author&gt;Fedorowicz, Z.&lt;/author&gt;&lt;author&gt;Elmagarmid, A.&lt;/author&gt;&lt;/authors&gt;&lt;/contributors&gt;&lt;auth-address&gt;Qatar Computing Research Institute, HBKU, Doha, Qatar. mouzzani@qf.org.qa.&amp;#xD;Qatar Computing Research Institute, HBKU, Doha, Qatar.&amp;#xD;Cochrane Bahrain, Awali, Bahrain.&lt;/auth-address&gt;&lt;titles&gt;&lt;title&gt;Rayyan-a web and mobile app for systematic reviews&lt;/title&gt;&lt;secondary-title&gt;Syst Rev&lt;/secondary-title&gt;&lt;/titles&gt;&lt;periodical&gt;&lt;full-title&gt;Syst Rev&lt;/full-title&gt;&lt;/periodical&gt;&lt;pages&gt;210&lt;/pages&gt;&lt;volume&gt;5&lt;/volume&gt;&lt;number&gt;1&lt;/number&gt;&lt;edition&gt;2016/12/07&lt;/edition&gt;&lt;keywords&gt;&lt;keyword&gt;Feedback&lt;/keyword&gt;&lt;keyword&gt;Humans&lt;/keyword&gt;&lt;keyword&gt;*Internet&lt;/keyword&gt;&lt;keyword&gt;*Mobile Applications/standards&lt;/keyword&gt;&lt;keyword&gt;Randomized Controlled Trials as Topic&lt;/keyword&gt;&lt;keyword&gt;*Research Design&lt;/keyword&gt;&lt;keyword&gt;*Review Literature as Topic&lt;/keyword&gt;&lt;keyword&gt;Time Factors&lt;/keyword&gt;&lt;keyword&gt;*Automation&lt;/keyword&gt;&lt;keyword&gt;*Evidence-based medicine&lt;/keyword&gt;&lt;keyword&gt;*Systematic reviews&lt;/keyword&gt;&lt;/keywords&gt;&lt;dates&gt;&lt;year&gt;2016&lt;/year&gt;&lt;pub-dates&gt;&lt;date&gt;Dec 5&lt;/date&gt;&lt;/pub-dates&gt;&lt;/dates&gt;&lt;isbn&gt;2046-4053 (Electronic)&amp;#xD;2046-4053 (Linking)&lt;/isbn&gt;&lt;accession-num&gt;27919275&lt;/accession-num&gt;&lt;urls&gt;&lt;related-urls&gt;&lt;url&gt;https://www.ncbi.nlm.nih.gov/pubmed/27919275&lt;/url&gt;&lt;/related-urls&gt;&lt;/urls&gt;&lt;custom2&gt;PMC5139140&lt;/custom2&gt;&lt;electronic-resource-num&gt;10.1186/s13643-016-0384-4&lt;/electronic-resource-num&gt;&lt;/record&gt;&lt;/Cite&gt;&lt;/EndNote&gt;</w:instrText>
      </w:r>
      <w:r w:rsidR="00B34F4F" w:rsidRPr="00EA16CB">
        <w:fldChar w:fldCharType="separate"/>
      </w:r>
      <w:r w:rsidR="00613A99" w:rsidRPr="00613A99">
        <w:rPr>
          <w:noProof/>
          <w:vertAlign w:val="superscript"/>
        </w:rPr>
        <w:t>15</w:t>
      </w:r>
      <w:r w:rsidR="00B34F4F" w:rsidRPr="00EA16CB">
        <w:fldChar w:fldCharType="end"/>
      </w:r>
      <w:r w:rsidR="00B34F4F" w:rsidRPr="00EA16CB">
        <w:t xml:space="preserve"> </w:t>
      </w:r>
      <w:r w:rsidR="003D1115" w:rsidRPr="00EA16CB">
        <w:t xml:space="preserve">Titles and </w:t>
      </w:r>
      <w:r w:rsidR="003D1115" w:rsidRPr="00EA16CB">
        <w:lastRenderedPageBreak/>
        <w:t xml:space="preserve">abstracts were independently </w:t>
      </w:r>
      <w:r w:rsidR="00F85267" w:rsidRPr="00EA16CB">
        <w:t>screened</w:t>
      </w:r>
      <w:r w:rsidR="00B95643" w:rsidRPr="00EA16CB">
        <w:t xml:space="preserve"> and selected</w:t>
      </w:r>
      <w:r w:rsidR="003D1115" w:rsidRPr="00EA16CB">
        <w:t xml:space="preserve"> by two reviewers</w:t>
      </w:r>
      <w:r w:rsidR="00AC608B" w:rsidRPr="00EA16CB">
        <w:t xml:space="preserve"> (AY and LB)</w:t>
      </w:r>
      <w:r w:rsidR="00F85267" w:rsidRPr="00EA16CB">
        <w:t xml:space="preserve">, with disagreements resolved by </w:t>
      </w:r>
      <w:r w:rsidR="00AC608B" w:rsidRPr="00EA16CB">
        <w:t xml:space="preserve">consensus. </w:t>
      </w:r>
      <w:r w:rsidR="00382438" w:rsidRPr="00EA16CB">
        <w:t>The f</w:t>
      </w:r>
      <w:r w:rsidR="00AC608B" w:rsidRPr="00EA16CB">
        <w:t xml:space="preserve">ull text of selected articles </w:t>
      </w:r>
      <w:r w:rsidR="00FF29AB" w:rsidRPr="00EA16CB">
        <w:t>was</w:t>
      </w:r>
      <w:r w:rsidR="00AC608B" w:rsidRPr="00EA16CB">
        <w:t xml:space="preserve"> retrieved and reviewed for inclusion and risk of bias</w:t>
      </w:r>
      <w:r w:rsidR="0071627B" w:rsidRPr="00EA16CB">
        <w:t>, and d</w:t>
      </w:r>
      <w:r w:rsidR="00921287" w:rsidRPr="00EA16CB">
        <w:t>ata were extracted to a custom</w:t>
      </w:r>
      <w:r w:rsidR="007A519D" w:rsidRPr="00EA16CB">
        <w:t xml:space="preserve"> data extraction form and compiled into a database.</w:t>
      </w:r>
    </w:p>
    <w:p w14:paraId="5B7ED271" w14:textId="63D16F99" w:rsidR="00D231C7" w:rsidRPr="00EA16CB" w:rsidRDefault="00D231C7" w:rsidP="00407BCB">
      <w:pPr>
        <w:pStyle w:val="Heading2"/>
        <w:jc w:val="both"/>
      </w:pPr>
      <w:r w:rsidRPr="00EA16CB">
        <w:t>Risk of Bias Assessment</w:t>
      </w:r>
    </w:p>
    <w:p w14:paraId="74B31F70" w14:textId="034CF4BC" w:rsidR="00D231C7" w:rsidRPr="00EA16CB" w:rsidRDefault="0050440C" w:rsidP="00407BCB">
      <w:pPr>
        <w:rPr>
          <w:sz w:val="23"/>
          <w:szCs w:val="23"/>
        </w:rPr>
      </w:pPr>
      <w:r w:rsidRPr="00EA16CB">
        <w:t>Risk of bias assessment was carried out according to the</w:t>
      </w:r>
      <w:r w:rsidR="0058255B" w:rsidRPr="00EA16CB">
        <w:rPr>
          <w:sz w:val="23"/>
          <w:szCs w:val="23"/>
        </w:rPr>
        <w:t xml:space="preserve"> Joanna Biggs Institute checklist for Analytical Cross-Sectional Studies</w:t>
      </w:r>
      <w:r w:rsidR="0058255B" w:rsidRPr="00EA16CB">
        <w:rPr>
          <w:sz w:val="23"/>
          <w:szCs w:val="23"/>
        </w:rPr>
        <w:fldChar w:fldCharType="begin"/>
      </w:r>
      <w:r w:rsidR="00613A99">
        <w:rPr>
          <w:sz w:val="23"/>
          <w:szCs w:val="23"/>
        </w:rPr>
        <w:instrText xml:space="preserve"> ADDIN EN.CITE &lt;EndNote&gt;&lt;Cite&gt;&lt;Author&gt;Moola&lt;/Author&gt;&lt;Year&gt;2017&lt;/Year&gt;&lt;RecNum&gt;3633&lt;/RecNum&gt;&lt;DisplayText&gt;&lt;style face="superscript"&gt;16&lt;/style&gt;&lt;/DisplayText&gt;&lt;record&gt;&lt;rec-number&gt;3633&lt;/rec-number&gt;&lt;foreign-keys&gt;&lt;key app="EN" db-id="22vwr0te3vxs5pepezb5xtw9sxvd2wf5vfr0" timestamp="1589215678"&gt;3633&lt;/key&gt;&lt;/foreign-keys&gt;&lt;ref-type name="Electronic Book Section"&gt;60&lt;/ref-type&gt;&lt;contributors&gt;&lt;authors&gt;&lt;author&gt;Moola, S.&lt;/author&gt;&lt;author&gt;Munn, Z.&lt;/author&gt;&lt;author&gt;Tufanaru, C.&lt;/author&gt;&lt;author&gt; Aromataris, E.&lt;/author&gt;&lt;author&gt;Sears, K.&lt;/author&gt;&lt;author&gt;Sfetcu, R.&lt;/author&gt;&lt;author&gt;Currie, M.&lt;/author&gt;&lt;author&gt;Lisy, K.&lt;/author&gt;&lt;author&gt;Qureshi, R.&lt;/author&gt;&lt;author&gt;Mattis, P.&lt;/author&gt;&lt;author&gt;Mu, P.&lt;/author&gt;&lt;/authors&gt;&lt;secondary-authors&gt;&lt;author&gt;Aromataris, E. &lt;/author&gt;&lt;author&gt;Munn, Z. &lt;/author&gt;&lt;/secondary-authors&gt;&lt;/contributors&gt;&lt;titles&gt;&lt;title&gt;Chapter 7: Systematic reviews of etiology and risk&lt;/title&gt;&lt;secondary-title&gt;Joanna Briggs Institute Reviewer&amp;apos;s Manual&lt;/secondary-title&gt;&lt;/titles&gt;&lt;dates&gt;&lt;year&gt;2017&lt;/year&gt;&lt;/dates&gt;&lt;publisher&gt;The Joanna Briggs Institute&lt;/publisher&gt;&lt;urls&gt;&lt;related-urls&gt;&lt;url&gt;https://reviewersmanual.joannabriggs.org/ &lt;/url&gt;&lt;/related-urls&gt;&lt;/urls&gt;&lt;/record&gt;&lt;/Cite&gt;&lt;/EndNote&gt;</w:instrText>
      </w:r>
      <w:r w:rsidR="0058255B" w:rsidRPr="00EA16CB">
        <w:rPr>
          <w:sz w:val="23"/>
          <w:szCs w:val="23"/>
        </w:rPr>
        <w:fldChar w:fldCharType="separate"/>
      </w:r>
      <w:r w:rsidR="00613A99" w:rsidRPr="00613A99">
        <w:rPr>
          <w:noProof/>
          <w:sz w:val="23"/>
          <w:szCs w:val="23"/>
          <w:vertAlign w:val="superscript"/>
        </w:rPr>
        <w:t>16</w:t>
      </w:r>
      <w:r w:rsidR="0058255B" w:rsidRPr="00EA16CB">
        <w:rPr>
          <w:sz w:val="23"/>
          <w:szCs w:val="23"/>
        </w:rPr>
        <w:fldChar w:fldCharType="end"/>
      </w:r>
      <w:r w:rsidR="0058255B" w:rsidRPr="00EA16CB">
        <w:rPr>
          <w:sz w:val="23"/>
          <w:szCs w:val="23"/>
        </w:rPr>
        <w:t>.</w:t>
      </w:r>
    </w:p>
    <w:p w14:paraId="0A6BAF06" w14:textId="6B5E9D0B" w:rsidR="00094E0D" w:rsidRPr="00EA16CB" w:rsidRDefault="00094E0D" w:rsidP="00407BCB">
      <w:pPr>
        <w:pStyle w:val="Heading2"/>
        <w:jc w:val="both"/>
      </w:pPr>
      <w:r w:rsidRPr="00EA16CB">
        <w:t>Data Analysis</w:t>
      </w:r>
    </w:p>
    <w:p w14:paraId="30B71CA7" w14:textId="029FA1C3" w:rsidR="004D6066" w:rsidRPr="00EA16CB" w:rsidRDefault="00C4178E" w:rsidP="00407BCB">
      <w:r w:rsidRPr="00EA16CB">
        <w:t>The meta package (version 4.11-0)</w:t>
      </w:r>
      <w:r w:rsidRPr="00EA16CB">
        <w:fldChar w:fldCharType="begin"/>
      </w:r>
      <w:r w:rsidR="00613A99">
        <w:instrText xml:space="preserve"> ADDIN EN.CITE &lt;EndNote&gt;&lt;Cite&gt;&lt;Author&gt;Balduzzi&lt;/Author&gt;&lt;Year&gt;2019&lt;/Year&gt;&lt;RecNum&gt;3634&lt;/RecNum&gt;&lt;DisplayText&gt;&lt;style face="superscript"&gt;17&lt;/style&gt;&lt;/DisplayText&gt;&lt;record&gt;&lt;rec-number&gt;3634&lt;/rec-number&gt;&lt;foreign-keys&gt;&lt;key app="EN" db-id="22vwr0te3vxs5pepezb5xtw9sxvd2wf5vfr0" timestamp="1589216223"&gt;3634&lt;/key&gt;&lt;/foreign-keys&gt;&lt;ref-type name="Journal Article"&gt;17&lt;/ref-type&gt;&lt;contributors&gt;&lt;authors&gt;&lt;author&gt;Balduzzi, S.&lt;/author&gt;&lt;author&gt;Rucker, G.&lt;/author&gt;&lt;author&gt;Schwarzer, G.&lt;/author&gt;&lt;/authors&gt;&lt;/contributors&gt;&lt;auth-address&gt;Institute of Medical Biometry and Statistics, Faculty of Medicine and Medical Center - University of Freiburg, Freiburg im Breisgau, Germany balduzzi@imbi.uni-freiburg.de.&amp;#xD;Institute of Medical Biometry and Statistics, Faculty of Medicine and Medical Center - University of Freiburg, Freiburg im Breisgau, Germany.&lt;/auth-address&gt;&lt;titles&gt;&lt;title&gt;How to perform a meta-analysis with R: a practical tutorial&lt;/title&gt;&lt;secondary-title&gt;Evid Based Ment Health&lt;/secondary-title&gt;&lt;/titles&gt;&lt;periodical&gt;&lt;full-title&gt;Evid Based Ment Health&lt;/full-title&gt;&lt;/periodical&gt;&lt;pages&gt;153-160&lt;/pages&gt;&lt;volume&gt;22&lt;/volume&gt;&lt;number&gt;4&lt;/number&gt;&lt;edition&gt;2019/09/30&lt;/edition&gt;&lt;dates&gt;&lt;year&gt;2019&lt;/year&gt;&lt;pub-dates&gt;&lt;date&gt;Nov&lt;/date&gt;&lt;/pub-dates&gt;&lt;/dates&gt;&lt;isbn&gt;1468-960X (Electronic)&amp;#xD;1362-0347 (Linking)&lt;/isbn&gt;&lt;accession-num&gt;31563865&lt;/accession-num&gt;&lt;urls&gt;&lt;related-urls&gt;&lt;url&gt;https://www.ncbi.nlm.nih.gov/pubmed/31563865&lt;/url&gt;&lt;/related-urls&gt;&lt;/urls&gt;&lt;electronic-resource-num&gt;10.1136/ebmental-2019-300117&lt;/electronic-resource-num&gt;&lt;/record&gt;&lt;/Cite&gt;&lt;/EndNote&gt;</w:instrText>
      </w:r>
      <w:r w:rsidRPr="00EA16CB">
        <w:fldChar w:fldCharType="separate"/>
      </w:r>
      <w:r w:rsidR="00613A99" w:rsidRPr="00613A99">
        <w:rPr>
          <w:noProof/>
          <w:vertAlign w:val="superscript"/>
        </w:rPr>
        <w:t>17</w:t>
      </w:r>
      <w:r w:rsidRPr="00EA16CB">
        <w:fldChar w:fldCharType="end"/>
      </w:r>
      <w:r w:rsidRPr="00EA16CB">
        <w:t xml:space="preserve"> for R (version 3.6.1) was used for all analys</w:t>
      </w:r>
      <w:r w:rsidR="00E47671" w:rsidRPr="00EA16CB">
        <w:t>e</w:t>
      </w:r>
      <w:r w:rsidRPr="00EA16CB">
        <w:t>s.</w:t>
      </w:r>
      <w:r w:rsidR="00F97D99" w:rsidRPr="00EA16CB">
        <w:t xml:space="preserve"> Where data were reported as median and range, mean and standard deviation were estimated for comparison and meta-analysis using </w:t>
      </w:r>
      <w:r w:rsidR="00FC3092" w:rsidRPr="00EA16CB">
        <w:t>methods</w:t>
      </w:r>
      <w:r w:rsidR="00E47671" w:rsidRPr="00EA16CB">
        <w:t xml:space="preserve"> </w:t>
      </w:r>
      <w:r w:rsidR="00F97D99" w:rsidRPr="00EA16CB">
        <w:t xml:space="preserve">described by </w:t>
      </w:r>
      <w:r w:rsidR="00F97D99" w:rsidRPr="00EA16CB">
        <w:rPr>
          <w:i/>
          <w:iCs/>
        </w:rPr>
        <w:t>Wan et al</w:t>
      </w:r>
      <w:r w:rsidR="00F97D99" w:rsidRPr="00EA16CB">
        <w:t>.</w:t>
      </w:r>
      <w:r w:rsidR="00F97D99" w:rsidRPr="00EA16CB">
        <w:fldChar w:fldCharType="begin">
          <w:fldData xml:space="preserve">PEVuZE5vdGU+PENpdGU+PEF1dGhvcj5XYW48L0F1dGhvcj48WWVhcj4yMDE0PC9ZZWFyPjxSZWNO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</w:fldData>
        </w:fldChar>
      </w:r>
      <w:r w:rsidR="00613A99">
        <w:instrText xml:space="preserve"> ADDIN EN.CITE </w:instrText>
      </w:r>
      <w:r w:rsidR="00613A99">
        <w:fldChar w:fldCharType="begin">
          <w:fldData xml:space="preserve">PEVuZE5vdGU+PENpdGU+PEF1dGhvcj5XYW48L0F1dGhvcj48WWVhcj4yMDE0PC9ZZWFyPjxSZWNO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</w:fldData>
        </w:fldChar>
      </w:r>
      <w:r w:rsidR="00613A99">
        <w:instrText xml:space="preserve"> ADDIN EN.CITE.DATA </w:instrText>
      </w:r>
      <w:r w:rsidR="00613A99">
        <w:fldChar w:fldCharType="end"/>
      </w:r>
      <w:r w:rsidR="00F97D99" w:rsidRPr="00EA16CB">
        <w:fldChar w:fldCharType="separate"/>
      </w:r>
      <w:r w:rsidR="00613A99" w:rsidRPr="00613A99">
        <w:rPr>
          <w:noProof/>
          <w:vertAlign w:val="superscript"/>
        </w:rPr>
        <w:t>18</w:t>
      </w:r>
      <w:r w:rsidR="00F97D99" w:rsidRPr="00EA16CB">
        <w:fldChar w:fldCharType="end"/>
      </w:r>
      <w:r w:rsidRPr="00EA16CB">
        <w:t xml:space="preserve"> Random</w:t>
      </w:r>
      <w:r w:rsidR="002834AA" w:rsidRPr="00EA16CB">
        <w:t xml:space="preserve"> effects m</w:t>
      </w:r>
      <w:r w:rsidR="009B617E" w:rsidRPr="00EA16CB">
        <w:t xml:space="preserve">eta-analysis </w:t>
      </w:r>
      <w:r w:rsidRPr="00EA16CB">
        <w:t xml:space="preserve">was selected for </w:t>
      </w:r>
      <w:r w:rsidR="00EF7EE7" w:rsidRPr="00EA16CB">
        <w:t>due</w:t>
      </w:r>
      <w:r w:rsidR="00135A5E" w:rsidRPr="00EA16CB">
        <w:t xml:space="preserve"> </w:t>
      </w:r>
      <w:r w:rsidR="00DD2364" w:rsidRPr="00EA16CB">
        <w:t xml:space="preserve">to </w:t>
      </w:r>
      <w:r w:rsidR="00135A5E" w:rsidRPr="00EA16CB">
        <w:t xml:space="preserve">anticipated </w:t>
      </w:r>
      <w:r w:rsidR="00EF7EE7" w:rsidRPr="00EA16CB">
        <w:t xml:space="preserve">high inter-study heterogeneity </w:t>
      </w:r>
      <w:r w:rsidR="00F45084" w:rsidRPr="00EA16CB">
        <w:t>(</w:t>
      </w:r>
      <w:r w:rsidR="00EF7EE7" w:rsidRPr="00EA16CB">
        <w:t>I</w:t>
      </w:r>
      <w:r w:rsidR="00EF7EE7" w:rsidRPr="00EA16CB">
        <w:rPr>
          <w:vertAlign w:val="superscript"/>
        </w:rPr>
        <w:t>2</w:t>
      </w:r>
      <w:r w:rsidR="00EF7EE7" w:rsidRPr="00EA16CB">
        <w:t xml:space="preserve"> </w:t>
      </w:r>
      <w:r w:rsidR="00135A5E" w:rsidRPr="00EA16CB">
        <w:t>&gt;75</w:t>
      </w:r>
      <w:r w:rsidR="00EF7EE7" w:rsidRPr="00EA16CB">
        <w:t>%</w:t>
      </w:r>
      <w:r w:rsidR="00F45084" w:rsidRPr="00EA16CB">
        <w:t>)</w:t>
      </w:r>
      <w:r w:rsidR="00EF7EE7" w:rsidRPr="00EA16CB">
        <w:t xml:space="preserve"> and</w:t>
      </w:r>
      <w:r w:rsidR="00F45084" w:rsidRPr="00EA16CB">
        <w:t xml:space="preserve"> </w:t>
      </w:r>
      <w:r w:rsidR="00053926" w:rsidRPr="00EA16CB">
        <w:t>variations in the methodological approaches.</w:t>
      </w:r>
      <w:r w:rsidR="00670073">
        <w:t xml:space="preserve"> </w:t>
      </w:r>
      <w:r w:rsidR="00053926" w:rsidRPr="00EA16CB">
        <w:t xml:space="preserve"> </w:t>
      </w:r>
      <w:r w:rsidR="006E4D5D">
        <w:t>Where</w:t>
      </w:r>
      <w:r w:rsidR="00FE6724">
        <w:t xml:space="preserve"> weight for gestational age</w:t>
      </w:r>
      <w:r w:rsidR="006E4D5D">
        <w:t xml:space="preserve"> groups were listed categorically, </w:t>
      </w:r>
      <w:r w:rsidR="00067380">
        <w:t xml:space="preserve">author definition of SGA/AGA/LGA status was accepted. Where individual patient data were provided, </w:t>
      </w:r>
      <w:r w:rsidR="00EE26C2">
        <w:t xml:space="preserve">percentile values were </w:t>
      </w:r>
      <w:r w:rsidR="001606F8">
        <w:t>calculated</w:t>
      </w:r>
      <w:r w:rsidR="00EE26C2">
        <w:t xml:space="preserve"> from UK</w:t>
      </w:r>
      <w:r w:rsidR="001606F8">
        <w:t>-</w:t>
      </w:r>
      <w:r w:rsidR="00EE26C2">
        <w:t>WHO data</w:t>
      </w:r>
      <w:r w:rsidR="003C1B9B">
        <w:fldChar w:fldCharType="begin"/>
      </w:r>
      <w:r w:rsidR="003C1B9B">
        <w:instrText xml:space="preserve"> ADDIN EN.CITE &lt;EndNote&gt;&lt;Cite&gt;&lt;Author&gt;RCPCH&lt;/Author&gt;&lt;Year&gt;2019&lt;/Year&gt;&lt;RecNum&gt;8&lt;/RecNum&gt;&lt;DisplayText&gt;&lt;style face="superscript"&gt;19&lt;/style&gt;&lt;/DisplayText&gt;&lt;record&gt;&lt;rec-number&gt;8&lt;/rec-number&gt;&lt;foreign-keys&gt;&lt;key app="EN" db-id="22vwr0te3vxs5pepezb5xtw9sxvd2wf5vfr0" timestamp="1574179859" guid="29fc0f11-2d24-4bf1-be36-9fb074c79d47"&gt;8&lt;/key&gt;&lt;/foreign-keys&gt;&lt;ref-type name="Web Page"&gt;12&lt;/ref-type&gt;&lt;contributors&gt;&lt;authors&gt;&lt;author&gt;RCPCH,&lt;/author&gt;&lt;/authors&gt;&lt;/contributors&gt;&lt;titles&gt;&lt;title&gt;UK-WHO growth charts - neonatal and infant close monitoring (NICM)&lt;/title&gt;&lt;/titles&gt;&lt;dates&gt;&lt;year&gt;2019&lt;/year&gt;&lt;/dates&gt;&lt;pub-location&gt;London, UK&lt;/pub-location&gt;&lt;publisher&gt;Royal College of Paediatrics and Child Health&lt;/publisher&gt;&lt;urls&gt;&lt;related-urls&gt;&lt;url&gt;https://www.rcpch.ac.uk/resources/uk-who-growth-charts-neonatal-infant-close-monitoring-nicm&lt;/url&gt;&lt;/related-urls&gt;&lt;/urls&gt;&lt;/record&gt;&lt;/Cite&gt;&lt;/EndNote&gt;</w:instrText>
      </w:r>
      <w:r w:rsidR="003C1B9B">
        <w:fldChar w:fldCharType="separate"/>
      </w:r>
      <w:r w:rsidR="003C1B9B" w:rsidRPr="003C1B9B">
        <w:rPr>
          <w:noProof/>
          <w:vertAlign w:val="superscript"/>
        </w:rPr>
        <w:t>19</w:t>
      </w:r>
      <w:r w:rsidR="003C1B9B">
        <w:fldChar w:fldCharType="end"/>
      </w:r>
      <w:r w:rsidR="00EE26C2">
        <w:t xml:space="preserve"> (with infants described</w:t>
      </w:r>
      <w:r w:rsidR="0071101F">
        <w:t xml:space="preserve"> only</w:t>
      </w:r>
      <w:r w:rsidR="00EE26C2">
        <w:t xml:space="preserve"> as ‘term’ treated as being born at 40 weeks gestation</w:t>
      </w:r>
      <w:r w:rsidR="001606F8">
        <w:t>)</w:t>
      </w:r>
      <w:r w:rsidR="00EE26C2">
        <w:t>.</w:t>
      </w:r>
      <w:r w:rsidR="0083592C" w:rsidRPr="00EA16CB">
        <w:t xml:space="preserve"> </w:t>
      </w:r>
      <w:r w:rsidR="00151C83">
        <w:t>Subgroup differences were tested with the Q test for heterogeneity.</w:t>
      </w:r>
      <w:r w:rsidR="00151C83" w:rsidRPr="00EA16CB">
        <w:t xml:space="preserve"> </w:t>
      </w:r>
      <w:r w:rsidR="00D0147B">
        <w:t>R</w:t>
      </w:r>
      <w:r w:rsidR="00D0147B" w:rsidRPr="00EA16CB">
        <w:t>andom effects meta-regression of the influence of gestational age on TBW percentage at birth of preterm infants was selected due to different methodologies and ranges of gestational ages studied.</w:t>
      </w:r>
      <w:r w:rsidR="00D0147B">
        <w:t xml:space="preserve"> </w:t>
      </w:r>
      <w:r w:rsidR="00EC5B4D" w:rsidRPr="00EA16CB">
        <w:t>N</w:t>
      </w:r>
      <w:r w:rsidR="0083592C" w:rsidRPr="00EA16CB">
        <w:t>arrative synthesis</w:t>
      </w:r>
      <w:r w:rsidR="00C14A52" w:rsidRPr="00EA16CB">
        <w:t xml:space="preserve"> and graphical comparison</w:t>
      </w:r>
      <w:r w:rsidR="0083592C" w:rsidRPr="00EA16CB">
        <w:t xml:space="preserve"> </w:t>
      </w:r>
      <w:r w:rsidR="00C0191E" w:rsidRPr="00EA16CB">
        <w:t>were</w:t>
      </w:r>
      <w:r w:rsidR="0083592C" w:rsidRPr="00EA16CB">
        <w:t xml:space="preserve"> used where meta-analysis or meta-regression was not possible due to the heterogeneity of the data.</w:t>
      </w:r>
      <w:r w:rsidR="004D6066" w:rsidRPr="00EA16CB">
        <w:br w:type="page"/>
      </w:r>
    </w:p>
    <w:p w14:paraId="7C2DC8ED" w14:textId="0278194A" w:rsidR="00094E0D" w:rsidRPr="00EA16CB" w:rsidRDefault="004D6066" w:rsidP="00407BCB">
      <w:pPr>
        <w:pStyle w:val="Heading1"/>
        <w:jc w:val="both"/>
      </w:pPr>
      <w:r w:rsidRPr="00EA16CB">
        <w:lastRenderedPageBreak/>
        <w:t>Results</w:t>
      </w:r>
    </w:p>
    <w:p w14:paraId="546ECFC6" w14:textId="2280186D" w:rsidR="004D6066" w:rsidRPr="00EA16CB" w:rsidRDefault="001C3FF8" w:rsidP="00407BCB">
      <w:pPr>
        <w:pStyle w:val="Heading2"/>
        <w:jc w:val="both"/>
      </w:pPr>
      <w:bookmarkStart w:id="6" w:name="_Study_Identification"/>
      <w:bookmarkEnd w:id="6"/>
      <w:r w:rsidRPr="00EA16CB">
        <w:t xml:space="preserve">Study </w:t>
      </w:r>
      <w:r w:rsidR="00AF1BB4" w:rsidRPr="00EA16CB">
        <w:t>Identification</w:t>
      </w:r>
    </w:p>
    <w:p w14:paraId="301E4059" w14:textId="5B25A4C5" w:rsidR="00BF3C2A" w:rsidRPr="00EA16CB" w:rsidRDefault="006E1EAD" w:rsidP="00407BCB">
      <w:pPr>
        <w:sectPr w:rsidR="00BF3C2A" w:rsidRPr="00EA16CB" w:rsidSect="00071E5F">
          <w:footerReference w:type="even" r:id="rId9"/>
          <w:footerReference w:type="default" r:id="rId10"/>
          <w:pgSz w:w="11900" w:h="16840"/>
          <w:pgMar w:top="1034" w:right="963" w:bottom="1341" w:left="1014" w:header="708" w:footer="708" w:gutter="0"/>
          <w:cols w:space="708"/>
          <w:docGrid w:linePitch="360"/>
        </w:sectPr>
      </w:pPr>
      <w:r w:rsidRPr="00EA16CB">
        <w:t>S</w:t>
      </w:r>
      <w:r w:rsidR="00AF1BB4" w:rsidRPr="00EA16CB">
        <w:t>earch</w:t>
      </w:r>
      <w:r w:rsidR="00FA4AEC" w:rsidRPr="00EA16CB">
        <w:t>es</w:t>
      </w:r>
      <w:r w:rsidR="00AF1BB4" w:rsidRPr="00EA16CB">
        <w:t xml:space="preserve"> identified </w:t>
      </w:r>
      <w:r w:rsidR="003D6DEF" w:rsidRPr="00EA16CB">
        <w:t xml:space="preserve">2349 articles after deduplication. Following screening of titles and abstracts, </w:t>
      </w:r>
      <w:r w:rsidR="00397C51" w:rsidRPr="00EA16CB">
        <w:t xml:space="preserve">128 full text articles were retrieved and assessed for eligibility. </w:t>
      </w:r>
      <w:r w:rsidR="00E06D22" w:rsidRPr="00EA16CB">
        <w:t xml:space="preserve">From this group, </w:t>
      </w:r>
      <w:r w:rsidR="00117019" w:rsidRPr="00EA16CB">
        <w:t>22 studies met inclusion criteria</w:t>
      </w:r>
      <w:r w:rsidR="00AE698D" w:rsidRPr="00EA16CB">
        <w:t xml:space="preserve"> (</w:t>
      </w:r>
      <w:hyperlink w:anchor="_Figure_1" w:history="1">
        <w:r w:rsidR="00AE698D" w:rsidRPr="00C06B37">
          <w:rPr>
            <w:rStyle w:val="Hyperlink"/>
          </w:rPr>
          <w:t>Fig</w:t>
        </w:r>
        <w:r w:rsidR="00D0147B" w:rsidRPr="00C06B37">
          <w:rPr>
            <w:rStyle w:val="Hyperlink"/>
          </w:rPr>
          <w:t>.</w:t>
        </w:r>
        <w:r w:rsidR="00AE698D" w:rsidRPr="00C06B37">
          <w:rPr>
            <w:rStyle w:val="Hyperlink"/>
          </w:rPr>
          <w:t xml:space="preserve"> 1</w:t>
        </w:r>
      </w:hyperlink>
      <w:r w:rsidR="00AE698D" w:rsidRPr="00EA16CB">
        <w:t>)</w:t>
      </w:r>
      <w:r w:rsidR="00777838" w:rsidRPr="00EA16CB">
        <w:t>. Fifteen papers</w:t>
      </w:r>
      <w:r w:rsidR="00117019" w:rsidRPr="00EA16CB">
        <w:t xml:space="preserve"> concern</w:t>
      </w:r>
      <w:r w:rsidR="00777838" w:rsidRPr="00EA16CB">
        <w:t>ed</w:t>
      </w:r>
      <w:r w:rsidR="00117019" w:rsidRPr="00EA16CB">
        <w:t xml:space="preserve"> </w:t>
      </w:r>
      <w:r w:rsidR="00295408" w:rsidRPr="00EA16CB">
        <w:t>full term</w:t>
      </w:r>
      <w:r w:rsidR="00117019" w:rsidRPr="00EA16CB">
        <w:t xml:space="preserve"> infants</w:t>
      </w:r>
      <w:r w:rsidR="00C66C1C" w:rsidRPr="00EA16CB">
        <w:fldChar w:fldCharType="begin">
          <w:fldData xml:space="preserve">WVlBTi1JTkNMVVNJT046IHsmcXVvdDtBbmV1cmluJnF1b3Q7PSZndDsmcXVvdDtJbmNsdWRlZCZx
dW90OywgJnF1b3Q7TGlzYSZxdW90Oz0mZ3Q7JnF1b3Q7SW5jbHVkZWQmcXVvdDt9PC9jdXN0b20x
PjxsYW5ndWFnZT5FbmdsaXNoPC9sYW5ndWFnZT48L3JlY29yZD48L0NpdGU+PC9FbmROb3RlPgB=
</w:fldData>
        </w:fldChar>
      </w:r>
      <w:r w:rsidR="003C1B9B">
        <w:instrText xml:space="preserve"> ADDIN EN.CITE </w:instrText>
      </w:r>
      <w:r w:rsidR="003C1B9B">
        <w:fldChar w:fldCharType="begin">
          <w:fldData xml:space="preserve">PEVuZE5vdGU+PENpdGU+PEF1dGhvcj5BbmRlcnNlbjwvQXV0aG9yPjxZZWFyPjE5NzA8L1llYXI+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==
</w:fldData>
        </w:fldChar>
      </w:r>
      <w:r w:rsidR="003C1B9B">
        <w:instrText xml:space="preserve"> ADDIN EN.CITE.DATA </w:instrText>
      </w:r>
      <w:r w:rsidR="003C1B9B">
        <w:fldChar w:fldCharType="end"/>
      </w:r>
      <w:r w:rsidR="003C1B9B">
        <w:fldChar w:fldCharType="begin">
          <w:fldData xml:space="preserve">WVlBTi1JTkNMVVNJT046IHsmcXVvdDtBbmV1cmluJnF1b3Q7PSZndDsmcXVvdDtJbmNsdWRlZCZx
dW90OywgJnF1b3Q7TGlzYSZxdW90Oz0mZ3Q7JnF1b3Q7SW5jbHVkZWQmcXVvdDt9PC9jdXN0b20x
PjxsYW5ndWFnZT5FbmdsaXNoPC9sYW5ndWFnZT48L3JlY29yZD48L0NpdGU+PC9FbmROb3RlPgB=
</w:fldData>
        </w:fldChar>
      </w:r>
      <w:r w:rsidR="003C1B9B">
        <w:instrText xml:space="preserve"> ADDIN EN.CITE.DATA </w:instrText>
      </w:r>
      <w:r w:rsidR="003C1B9B">
        <w:fldChar w:fldCharType="end"/>
      </w:r>
      <w:r w:rsidR="00C66C1C" w:rsidRPr="00EA16CB">
        <w:fldChar w:fldCharType="separate"/>
      </w:r>
      <w:r w:rsidR="003C1B9B" w:rsidRPr="003C1B9B">
        <w:rPr>
          <w:noProof/>
          <w:vertAlign w:val="superscript"/>
        </w:rPr>
        <w:t>20-34</w:t>
      </w:r>
      <w:r w:rsidR="00C66C1C" w:rsidRPr="00EA16CB">
        <w:fldChar w:fldCharType="end"/>
      </w:r>
      <w:r w:rsidR="00777838" w:rsidRPr="00EA16CB">
        <w:t xml:space="preserve"> </w:t>
      </w:r>
      <w:r w:rsidR="00211DC8">
        <w:t>(Table 1A)</w:t>
      </w:r>
      <w:r w:rsidR="00CA5C68">
        <w:t xml:space="preserve"> </w:t>
      </w:r>
      <w:r w:rsidR="00117019" w:rsidRPr="00EA16CB">
        <w:t>and 9 concern</w:t>
      </w:r>
      <w:r w:rsidR="00777838" w:rsidRPr="00EA16CB">
        <w:t>ed</w:t>
      </w:r>
      <w:r w:rsidR="00117019" w:rsidRPr="00EA16CB">
        <w:t xml:space="preserve"> preterm infants</w:t>
      </w:r>
      <w:r w:rsidR="004469A0" w:rsidRPr="00EA16CB">
        <w:fldChar w:fldCharType="begin">
          <w:fldData xml:space="preserve">PEVuZE5vdGU+PENpdGU+PEF1dGhvcj5CYWFyc21hPC9BdXRob3I+PFllYXI+MTk5MjwvWWVhcj48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</w:fldData>
        </w:fldChar>
      </w:r>
      <w:r w:rsidR="003C1B9B">
        <w:instrText xml:space="preserve"> ADDIN EN.CITE </w:instrText>
      </w:r>
      <w:r w:rsidR="003C1B9B">
        <w:fldChar w:fldCharType="begin">
          <w:fldData xml:space="preserve">PEVuZE5vdGU+PENpdGU+PEF1dGhvcj5CYWFyc21hPC9BdXRob3I+PFllYXI+MTk5MjwvWWVhcj48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</w:fldData>
        </w:fldChar>
      </w:r>
      <w:r w:rsidR="003C1B9B">
        <w:instrText xml:space="preserve"> ADDIN EN.CITE.DATA </w:instrText>
      </w:r>
      <w:r w:rsidR="003C1B9B">
        <w:fldChar w:fldCharType="end"/>
      </w:r>
      <w:r w:rsidR="004469A0" w:rsidRPr="00EA16CB">
        <w:fldChar w:fldCharType="separate"/>
      </w:r>
      <w:r w:rsidR="003C1B9B" w:rsidRPr="003C1B9B">
        <w:rPr>
          <w:noProof/>
          <w:vertAlign w:val="superscript"/>
        </w:rPr>
        <w:t>24,33,35-41</w:t>
      </w:r>
      <w:r w:rsidR="004469A0" w:rsidRPr="00EA16CB">
        <w:fldChar w:fldCharType="end"/>
      </w:r>
      <w:r w:rsidR="00777838" w:rsidRPr="00EA16CB">
        <w:t xml:space="preserve"> (</w:t>
      </w:r>
      <w:r w:rsidR="004D27F3" w:rsidRPr="00211DC8">
        <w:t>Table 1</w:t>
      </w:r>
      <w:r w:rsidR="00211DC8">
        <w:t>.B</w:t>
      </w:r>
      <w:r w:rsidR="00777838" w:rsidRPr="00EA16CB">
        <w:t>)</w:t>
      </w:r>
      <w:r w:rsidR="00AE698D" w:rsidRPr="00EA16CB">
        <w:t>,</w:t>
      </w:r>
      <w:r w:rsidR="00117019" w:rsidRPr="00EA16CB">
        <w:t xml:space="preserve"> </w:t>
      </w:r>
      <w:r w:rsidR="005D0C16" w:rsidRPr="00EA16CB">
        <w:t>with two providing information on both term-born and preterm infants</w:t>
      </w:r>
      <w:r w:rsidR="00A56526" w:rsidRPr="00EA16CB">
        <w:fldChar w:fldCharType="begin">
          <w:fldData xml:space="preserve">PEVuZE5vdGU+PENpdGU+PEF1dGhvcj5DaGVlazwvQXV0aG9yPjxZZWFyPjE5ODQ8L1llYXI+PFJl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</w:fldData>
        </w:fldChar>
      </w:r>
      <w:r w:rsidR="003C1B9B">
        <w:instrText xml:space="preserve"> ADDIN EN.CITE </w:instrText>
      </w:r>
      <w:r w:rsidR="003C1B9B">
        <w:fldChar w:fldCharType="begin">
          <w:fldData xml:space="preserve">PEVuZE5vdGU+PENpdGU+PEF1dGhvcj5DaGVlazwvQXV0aG9yPjxZZWFyPjE5ODQ8L1llYXI+PFJl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</w:fldData>
        </w:fldChar>
      </w:r>
      <w:r w:rsidR="003C1B9B">
        <w:instrText xml:space="preserve"> ADDIN EN.CITE.DATA </w:instrText>
      </w:r>
      <w:r w:rsidR="003C1B9B">
        <w:fldChar w:fldCharType="end"/>
      </w:r>
      <w:r w:rsidR="00A56526" w:rsidRPr="00EA16CB">
        <w:fldChar w:fldCharType="separate"/>
      </w:r>
      <w:r w:rsidR="003C1B9B" w:rsidRPr="003C1B9B">
        <w:rPr>
          <w:noProof/>
          <w:vertAlign w:val="superscript"/>
        </w:rPr>
        <w:t>24,33</w:t>
      </w:r>
      <w:r w:rsidR="00A56526" w:rsidRPr="00EA16CB">
        <w:fldChar w:fldCharType="end"/>
      </w:r>
      <w:r w:rsidR="005D0C16" w:rsidRPr="00EA16CB">
        <w:t>.</w:t>
      </w:r>
    </w:p>
    <w:tbl>
      <w:tblPr>
        <w:tblStyle w:val="ListTable1Light-Accent31"/>
        <w:tblpPr w:leftFromText="180" w:rightFromText="180" w:vertAnchor="text" w:tblpX="-397" w:tblpY="1"/>
        <w:tblOverlap w:val="never"/>
        <w:tblW w:w="15593" w:type="dxa"/>
        <w:tblLook w:val="04A0" w:firstRow="1" w:lastRow="0" w:firstColumn="1" w:lastColumn="0" w:noHBand="0" w:noVBand="1"/>
      </w:tblPr>
      <w:tblGrid>
        <w:gridCol w:w="2977"/>
        <w:gridCol w:w="550"/>
        <w:gridCol w:w="1843"/>
        <w:gridCol w:w="1860"/>
        <w:gridCol w:w="1701"/>
        <w:gridCol w:w="2268"/>
        <w:gridCol w:w="1945"/>
        <w:gridCol w:w="39"/>
        <w:gridCol w:w="2410"/>
      </w:tblGrid>
      <w:tr w:rsidR="00BF3C2A" w:rsidRPr="00EA16CB" w14:paraId="269C2721" w14:textId="77777777" w:rsidTr="00211DC8">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593" w:type="dxa"/>
            <w:gridSpan w:val="9"/>
            <w:noWrap/>
            <w:vAlign w:val="center"/>
            <w:hideMark/>
          </w:tcPr>
          <w:p w14:paraId="30757F29" w14:textId="111490D3" w:rsidR="00BF3C2A" w:rsidRPr="00211DC8" w:rsidRDefault="00BF3C2A" w:rsidP="00211DC8">
            <w:pPr>
              <w:pStyle w:val="ListParagraph"/>
              <w:numPr>
                <w:ilvl w:val="0"/>
                <w:numId w:val="12"/>
              </w:numPr>
              <w:spacing w:line="240" w:lineRule="auto"/>
              <w:ind w:left="5698" w:hanging="5338"/>
              <w:jc w:val="left"/>
              <w:rPr>
                <w:b w:val="0"/>
                <w:bCs w:val="0"/>
                <w:color w:val="000000"/>
                <w:sz w:val="26"/>
                <w:szCs w:val="26"/>
              </w:rPr>
            </w:pPr>
            <w:r w:rsidRPr="00211DC8">
              <w:rPr>
                <w:color w:val="000000"/>
                <w:sz w:val="26"/>
                <w:szCs w:val="26"/>
              </w:rPr>
              <w:lastRenderedPageBreak/>
              <w:t>INFANTS BORN AT FULL TERM</w:t>
            </w:r>
          </w:p>
        </w:tc>
      </w:tr>
      <w:tr w:rsidR="00BF3C2A" w:rsidRPr="00EA16CB" w14:paraId="4B2F3D1A" w14:textId="77777777" w:rsidTr="00211DC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7" w:type="dxa"/>
            <w:vAlign w:val="center"/>
            <w:hideMark/>
          </w:tcPr>
          <w:p w14:paraId="4F95F1A8" w14:textId="77777777" w:rsidR="00BF3C2A" w:rsidRPr="00EA16CB" w:rsidRDefault="00BF3C2A" w:rsidP="00211DC8">
            <w:pPr>
              <w:spacing w:line="240" w:lineRule="auto"/>
              <w:jc w:val="center"/>
              <w:rPr>
                <w:color w:val="000000"/>
                <w:sz w:val="20"/>
                <w:szCs w:val="20"/>
              </w:rPr>
            </w:pPr>
            <w:r w:rsidRPr="00EA16CB">
              <w:rPr>
                <w:color w:val="000000"/>
                <w:sz w:val="20"/>
                <w:szCs w:val="20"/>
              </w:rPr>
              <w:t>Study</w:t>
            </w:r>
          </w:p>
        </w:tc>
        <w:tc>
          <w:tcPr>
            <w:tcW w:w="550" w:type="dxa"/>
            <w:vAlign w:val="center"/>
            <w:hideMark/>
          </w:tcPr>
          <w:p w14:paraId="46649D9C" w14:textId="77777777" w:rsidR="00BF3C2A" w:rsidRPr="00EA16CB" w:rsidRDefault="00BF3C2A" w:rsidP="00211DC8">
            <w:pPr>
              <w:spacing w:line="240" w:lineRule="auto"/>
              <w:jc w:val="center"/>
              <w:cnfStyle w:val="000000100000" w:firstRow="0" w:lastRow="0" w:firstColumn="0" w:lastColumn="0" w:oddVBand="0" w:evenVBand="0" w:oddHBand="1" w:evenHBand="0" w:firstRowFirstColumn="0" w:firstRowLastColumn="0" w:lastRowFirstColumn="0" w:lastRowLastColumn="0"/>
              <w:rPr>
                <w:b/>
                <w:bCs/>
                <w:i/>
                <w:iCs/>
                <w:color w:val="000000"/>
                <w:sz w:val="20"/>
                <w:szCs w:val="20"/>
              </w:rPr>
            </w:pPr>
            <w:r w:rsidRPr="00EA16CB">
              <w:rPr>
                <w:b/>
                <w:bCs/>
                <w:i/>
                <w:iCs/>
                <w:color w:val="000000"/>
                <w:sz w:val="20"/>
                <w:szCs w:val="20"/>
              </w:rPr>
              <w:t>n</w:t>
            </w:r>
          </w:p>
        </w:tc>
        <w:tc>
          <w:tcPr>
            <w:tcW w:w="1843" w:type="dxa"/>
            <w:vAlign w:val="center"/>
            <w:hideMark/>
          </w:tcPr>
          <w:p w14:paraId="1CFF52E0" w14:textId="77777777" w:rsidR="00BF3C2A" w:rsidRPr="00EA16CB" w:rsidRDefault="00BF3C2A" w:rsidP="00211DC8">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EA16CB">
              <w:rPr>
                <w:b/>
                <w:bCs/>
                <w:color w:val="000000"/>
                <w:sz w:val="20"/>
                <w:szCs w:val="20"/>
              </w:rPr>
              <w:t>Method of TBW Assessment</w:t>
            </w:r>
          </w:p>
        </w:tc>
        <w:tc>
          <w:tcPr>
            <w:tcW w:w="1860" w:type="dxa"/>
            <w:vAlign w:val="center"/>
            <w:hideMark/>
          </w:tcPr>
          <w:p w14:paraId="0A1B0FC1" w14:textId="77777777" w:rsidR="00BF3C2A" w:rsidRPr="00EA16CB" w:rsidRDefault="00BF3C2A" w:rsidP="00211DC8">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EA16CB">
              <w:rPr>
                <w:b/>
                <w:bCs/>
                <w:color w:val="000000"/>
                <w:sz w:val="20"/>
                <w:szCs w:val="20"/>
              </w:rPr>
              <w:t>TBW Percentage (mean ±SD)</w:t>
            </w:r>
          </w:p>
        </w:tc>
        <w:tc>
          <w:tcPr>
            <w:tcW w:w="1701" w:type="dxa"/>
            <w:vAlign w:val="center"/>
            <w:hideMark/>
          </w:tcPr>
          <w:p w14:paraId="4B381151" w14:textId="77777777" w:rsidR="00BF3C2A" w:rsidRPr="00EA16CB" w:rsidRDefault="00BF3C2A" w:rsidP="00211DC8">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EA16CB">
              <w:rPr>
                <w:b/>
                <w:bCs/>
                <w:color w:val="000000"/>
                <w:sz w:val="20"/>
                <w:szCs w:val="20"/>
              </w:rPr>
              <w:t>Birthweight (g) (mean ±SD)</w:t>
            </w:r>
          </w:p>
        </w:tc>
        <w:tc>
          <w:tcPr>
            <w:tcW w:w="2268" w:type="dxa"/>
            <w:vAlign w:val="center"/>
            <w:hideMark/>
          </w:tcPr>
          <w:p w14:paraId="40FD1EBA" w14:textId="77777777" w:rsidR="00BF3C2A" w:rsidRPr="00EA16CB" w:rsidRDefault="00BF3C2A" w:rsidP="00211DC8">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EA16CB">
              <w:rPr>
                <w:b/>
                <w:bCs/>
                <w:color w:val="000000"/>
                <w:sz w:val="20"/>
                <w:szCs w:val="20"/>
              </w:rPr>
              <w:t>Age at Assessment</w:t>
            </w:r>
          </w:p>
        </w:tc>
        <w:tc>
          <w:tcPr>
            <w:tcW w:w="4394" w:type="dxa"/>
            <w:gridSpan w:val="3"/>
            <w:vAlign w:val="center"/>
            <w:hideMark/>
          </w:tcPr>
          <w:p w14:paraId="4990984A" w14:textId="77777777" w:rsidR="00BF3C2A" w:rsidRPr="00EA16CB" w:rsidRDefault="00BF3C2A" w:rsidP="00211DC8">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EA16CB">
              <w:rPr>
                <w:b/>
                <w:bCs/>
                <w:color w:val="000000"/>
                <w:sz w:val="20"/>
                <w:szCs w:val="20"/>
              </w:rPr>
              <w:t>Comments</w:t>
            </w:r>
          </w:p>
        </w:tc>
      </w:tr>
      <w:tr w:rsidR="00211DC8" w:rsidRPr="00EA16CB" w14:paraId="3B7AE4B0" w14:textId="77777777" w:rsidTr="00211DC8">
        <w:trPr>
          <w:trHeight w:val="320"/>
        </w:trPr>
        <w:tc>
          <w:tcPr>
            <w:cnfStyle w:val="001000000000" w:firstRow="0" w:lastRow="0" w:firstColumn="1" w:lastColumn="0" w:oddVBand="0" w:evenVBand="0" w:oddHBand="0" w:evenHBand="0" w:firstRowFirstColumn="0" w:firstRowLastColumn="0" w:lastRowFirstColumn="0" w:lastRowLastColumn="0"/>
            <w:tcW w:w="2977" w:type="dxa"/>
            <w:vAlign w:val="center"/>
            <w:hideMark/>
          </w:tcPr>
          <w:p w14:paraId="6E47EFB3" w14:textId="77777777" w:rsidR="00BF3C2A" w:rsidRPr="00EA16CB" w:rsidRDefault="00BF3C2A" w:rsidP="00211DC8">
            <w:pPr>
              <w:spacing w:line="240" w:lineRule="auto"/>
              <w:rPr>
                <w:color w:val="000000"/>
                <w:sz w:val="20"/>
                <w:szCs w:val="20"/>
              </w:rPr>
            </w:pPr>
            <w:r w:rsidRPr="00EA16CB">
              <w:rPr>
                <w:color w:val="000000"/>
                <w:sz w:val="20"/>
                <w:szCs w:val="20"/>
              </w:rPr>
              <w:t>J. B. Andersen (1970)</w:t>
            </w:r>
            <w:r w:rsidRPr="00EA16CB">
              <w:rPr>
                <w:color w:val="000000"/>
                <w:sz w:val="20"/>
                <w:szCs w:val="20"/>
                <w:vertAlign w:val="superscript"/>
              </w:rPr>
              <w:t>18</w:t>
            </w:r>
          </w:p>
        </w:tc>
        <w:tc>
          <w:tcPr>
            <w:tcW w:w="550" w:type="dxa"/>
            <w:vAlign w:val="center"/>
            <w:hideMark/>
          </w:tcPr>
          <w:p w14:paraId="58C39D63" w14:textId="77777777" w:rsidR="00BF3C2A" w:rsidRPr="00EA16CB" w:rsidRDefault="00BF3C2A" w:rsidP="00211DC8">
            <w:pPr>
              <w:spacing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16</w:t>
            </w:r>
          </w:p>
        </w:tc>
        <w:tc>
          <w:tcPr>
            <w:tcW w:w="1843" w:type="dxa"/>
            <w:vAlign w:val="center"/>
            <w:hideMark/>
          </w:tcPr>
          <w:p w14:paraId="6379C670" w14:textId="77777777" w:rsidR="00BF3C2A" w:rsidRPr="00EA16CB" w:rsidRDefault="00BF3C2A" w:rsidP="00211DC8">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Deuterium oxide dilution</w:t>
            </w:r>
          </w:p>
        </w:tc>
        <w:tc>
          <w:tcPr>
            <w:tcW w:w="1860" w:type="dxa"/>
            <w:vAlign w:val="center"/>
            <w:hideMark/>
          </w:tcPr>
          <w:p w14:paraId="51BEB0F8"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73.93 ± 4.02</w:t>
            </w:r>
          </w:p>
        </w:tc>
        <w:tc>
          <w:tcPr>
            <w:tcW w:w="1701" w:type="dxa"/>
            <w:vAlign w:val="center"/>
            <w:hideMark/>
          </w:tcPr>
          <w:p w14:paraId="1B9804B8"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3551 ± 622</w:t>
            </w:r>
          </w:p>
        </w:tc>
        <w:tc>
          <w:tcPr>
            <w:tcW w:w="2268" w:type="dxa"/>
            <w:vAlign w:val="center"/>
            <w:hideMark/>
          </w:tcPr>
          <w:p w14:paraId="31F9CC87"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2-4 hours after birth (9 hours for one infant)</w:t>
            </w:r>
          </w:p>
        </w:tc>
        <w:tc>
          <w:tcPr>
            <w:tcW w:w="4394" w:type="dxa"/>
            <w:gridSpan w:val="3"/>
            <w:vAlign w:val="center"/>
            <w:hideMark/>
          </w:tcPr>
          <w:p w14:paraId="57282E09"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Some mothers received diuretics during labour</w:t>
            </w:r>
          </w:p>
        </w:tc>
      </w:tr>
      <w:tr w:rsidR="00BF3C2A" w:rsidRPr="00EA16CB" w14:paraId="5B6FD89C" w14:textId="77777777" w:rsidTr="00211DC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977" w:type="dxa"/>
            <w:vAlign w:val="center"/>
            <w:hideMark/>
          </w:tcPr>
          <w:p w14:paraId="74A41079" w14:textId="77777777" w:rsidR="00BF3C2A" w:rsidRPr="00EA16CB" w:rsidRDefault="00BF3C2A" w:rsidP="00211DC8">
            <w:pPr>
              <w:spacing w:line="240" w:lineRule="auto"/>
              <w:rPr>
                <w:color w:val="000000"/>
                <w:sz w:val="20"/>
                <w:szCs w:val="20"/>
              </w:rPr>
            </w:pPr>
            <w:r w:rsidRPr="00EA16CB">
              <w:rPr>
                <w:color w:val="000000"/>
                <w:sz w:val="20"/>
                <w:szCs w:val="20"/>
              </w:rPr>
              <w:t>Y. W. Brans (1983)</w:t>
            </w:r>
            <w:r w:rsidRPr="00EA16CB">
              <w:rPr>
                <w:color w:val="000000"/>
                <w:sz w:val="20"/>
                <w:szCs w:val="20"/>
                <w:vertAlign w:val="superscript"/>
              </w:rPr>
              <w:t>19</w:t>
            </w:r>
          </w:p>
        </w:tc>
        <w:tc>
          <w:tcPr>
            <w:tcW w:w="550" w:type="dxa"/>
            <w:vAlign w:val="center"/>
            <w:hideMark/>
          </w:tcPr>
          <w:p w14:paraId="5518D84F" w14:textId="77777777" w:rsidR="00BF3C2A" w:rsidRPr="00EA16CB" w:rsidRDefault="00BF3C2A" w:rsidP="00211DC8">
            <w:pPr>
              <w:spacing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109</w:t>
            </w:r>
          </w:p>
        </w:tc>
        <w:tc>
          <w:tcPr>
            <w:tcW w:w="1843" w:type="dxa"/>
            <w:vAlign w:val="center"/>
            <w:hideMark/>
          </w:tcPr>
          <w:p w14:paraId="352F2D56" w14:textId="77777777" w:rsidR="00BF3C2A" w:rsidRPr="00EA16CB" w:rsidRDefault="00BF3C2A" w:rsidP="00211DC8">
            <w:pPr>
              <w:spacing w:line="240" w:lineRule="auto"/>
              <w:jc w:val="left"/>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Antipyrine space</w:t>
            </w:r>
          </w:p>
        </w:tc>
        <w:tc>
          <w:tcPr>
            <w:tcW w:w="1860" w:type="dxa"/>
            <w:vAlign w:val="center"/>
            <w:hideMark/>
          </w:tcPr>
          <w:p w14:paraId="6DEAFF86"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71.72 ± 8.74</w:t>
            </w:r>
          </w:p>
        </w:tc>
        <w:tc>
          <w:tcPr>
            <w:tcW w:w="1701" w:type="dxa"/>
            <w:vAlign w:val="center"/>
            <w:hideMark/>
          </w:tcPr>
          <w:p w14:paraId="6B59BC3A"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3600 ± 576</w:t>
            </w:r>
          </w:p>
        </w:tc>
        <w:tc>
          <w:tcPr>
            <w:tcW w:w="2268" w:type="dxa"/>
            <w:vAlign w:val="center"/>
            <w:hideMark/>
          </w:tcPr>
          <w:p w14:paraId="6C96E358"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0.5 to 12 hours of life</w:t>
            </w:r>
          </w:p>
        </w:tc>
        <w:tc>
          <w:tcPr>
            <w:tcW w:w="4394" w:type="dxa"/>
            <w:gridSpan w:val="3"/>
            <w:vAlign w:val="center"/>
            <w:hideMark/>
          </w:tcPr>
          <w:p w14:paraId="739CA4EC"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Some infants of diabetic mothers and some macrosomic infants</w:t>
            </w:r>
          </w:p>
        </w:tc>
      </w:tr>
      <w:tr w:rsidR="00211DC8" w:rsidRPr="00EA16CB" w14:paraId="306CB19F" w14:textId="77777777" w:rsidTr="00211DC8">
        <w:trPr>
          <w:trHeight w:val="320"/>
        </w:trPr>
        <w:tc>
          <w:tcPr>
            <w:cnfStyle w:val="001000000000" w:firstRow="0" w:lastRow="0" w:firstColumn="1" w:lastColumn="0" w:oddVBand="0" w:evenVBand="0" w:oddHBand="0" w:evenHBand="0" w:firstRowFirstColumn="0" w:firstRowLastColumn="0" w:lastRowFirstColumn="0" w:lastRowLastColumn="0"/>
            <w:tcW w:w="2977" w:type="dxa"/>
            <w:vAlign w:val="center"/>
            <w:hideMark/>
          </w:tcPr>
          <w:p w14:paraId="6CD5C1A5" w14:textId="77777777" w:rsidR="00BF3C2A" w:rsidRPr="00EA16CB" w:rsidRDefault="00BF3C2A" w:rsidP="00211DC8">
            <w:pPr>
              <w:spacing w:line="240" w:lineRule="auto"/>
              <w:rPr>
                <w:color w:val="000000"/>
                <w:sz w:val="20"/>
                <w:szCs w:val="20"/>
              </w:rPr>
            </w:pPr>
            <w:r w:rsidRPr="00EA16CB">
              <w:rPr>
                <w:color w:val="000000"/>
                <w:sz w:val="20"/>
                <w:szCs w:val="20"/>
              </w:rPr>
              <w:t>G. Cassady (1971)</w:t>
            </w:r>
            <w:r w:rsidRPr="00EA16CB">
              <w:rPr>
                <w:color w:val="000000"/>
                <w:sz w:val="20"/>
                <w:szCs w:val="20"/>
                <w:vertAlign w:val="superscript"/>
              </w:rPr>
              <w:t>19,20</w:t>
            </w:r>
          </w:p>
        </w:tc>
        <w:tc>
          <w:tcPr>
            <w:tcW w:w="550" w:type="dxa"/>
            <w:vAlign w:val="center"/>
            <w:hideMark/>
          </w:tcPr>
          <w:p w14:paraId="5F72C323" w14:textId="77777777" w:rsidR="00BF3C2A" w:rsidRPr="00EA16CB" w:rsidRDefault="00BF3C2A" w:rsidP="00211DC8">
            <w:pPr>
              <w:spacing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26</w:t>
            </w:r>
          </w:p>
        </w:tc>
        <w:tc>
          <w:tcPr>
            <w:tcW w:w="1843" w:type="dxa"/>
            <w:vAlign w:val="center"/>
            <w:hideMark/>
          </w:tcPr>
          <w:p w14:paraId="50B4FAA4" w14:textId="77777777" w:rsidR="00BF3C2A" w:rsidRPr="00EA16CB" w:rsidRDefault="00BF3C2A" w:rsidP="00211DC8">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Antipyrine space</w:t>
            </w:r>
          </w:p>
        </w:tc>
        <w:tc>
          <w:tcPr>
            <w:tcW w:w="1860" w:type="dxa"/>
            <w:vAlign w:val="center"/>
            <w:hideMark/>
          </w:tcPr>
          <w:p w14:paraId="4A00591E"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72.95 ± 6.26</w:t>
            </w:r>
          </w:p>
        </w:tc>
        <w:tc>
          <w:tcPr>
            <w:tcW w:w="1701" w:type="dxa"/>
            <w:vAlign w:val="center"/>
            <w:hideMark/>
          </w:tcPr>
          <w:p w14:paraId="0A67B130"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3215*</w:t>
            </w:r>
          </w:p>
        </w:tc>
        <w:tc>
          <w:tcPr>
            <w:tcW w:w="2268" w:type="dxa"/>
            <w:vAlign w:val="center"/>
            <w:hideMark/>
          </w:tcPr>
          <w:p w14:paraId="47053762"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Within 19 hours of birth</w:t>
            </w:r>
          </w:p>
        </w:tc>
        <w:tc>
          <w:tcPr>
            <w:tcW w:w="4394" w:type="dxa"/>
            <w:gridSpan w:val="3"/>
            <w:vAlign w:val="center"/>
            <w:hideMark/>
          </w:tcPr>
          <w:p w14:paraId="2E2A863E"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Compared normal delivery and Caesarian section</w:t>
            </w:r>
          </w:p>
        </w:tc>
      </w:tr>
      <w:tr w:rsidR="00BF3C2A" w:rsidRPr="00EA16CB" w14:paraId="02BA4344" w14:textId="77777777" w:rsidTr="00211DC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977" w:type="dxa"/>
            <w:vAlign w:val="center"/>
            <w:hideMark/>
          </w:tcPr>
          <w:p w14:paraId="54E6E3F9" w14:textId="77777777" w:rsidR="00BF3C2A" w:rsidRPr="00EA16CB" w:rsidRDefault="00BF3C2A" w:rsidP="00211DC8">
            <w:pPr>
              <w:spacing w:line="240" w:lineRule="auto"/>
              <w:rPr>
                <w:color w:val="000000"/>
                <w:sz w:val="20"/>
                <w:szCs w:val="20"/>
              </w:rPr>
            </w:pPr>
            <w:r w:rsidRPr="00EA16CB">
              <w:rPr>
                <w:color w:val="000000"/>
                <w:sz w:val="20"/>
                <w:szCs w:val="20"/>
              </w:rPr>
              <w:t>D. B. Cheek, et al. (1961)</w:t>
            </w:r>
            <w:r w:rsidRPr="00EA16CB">
              <w:rPr>
                <w:color w:val="000000"/>
                <w:sz w:val="20"/>
                <w:szCs w:val="20"/>
                <w:vertAlign w:val="superscript"/>
              </w:rPr>
              <w:t>21</w:t>
            </w:r>
          </w:p>
        </w:tc>
        <w:tc>
          <w:tcPr>
            <w:tcW w:w="550" w:type="dxa"/>
            <w:vAlign w:val="center"/>
            <w:hideMark/>
          </w:tcPr>
          <w:p w14:paraId="38C49EAD" w14:textId="77777777" w:rsidR="00BF3C2A" w:rsidRPr="00EA16CB" w:rsidRDefault="00BF3C2A" w:rsidP="00211DC8">
            <w:pPr>
              <w:spacing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11</w:t>
            </w:r>
          </w:p>
        </w:tc>
        <w:tc>
          <w:tcPr>
            <w:tcW w:w="1843" w:type="dxa"/>
            <w:vAlign w:val="center"/>
            <w:hideMark/>
          </w:tcPr>
          <w:p w14:paraId="6A0816CE" w14:textId="77777777" w:rsidR="00BF3C2A" w:rsidRPr="00EA16CB" w:rsidRDefault="00BF3C2A" w:rsidP="00211DC8">
            <w:pPr>
              <w:spacing w:line="240" w:lineRule="auto"/>
              <w:jc w:val="left"/>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Antipyrine space</w:t>
            </w:r>
          </w:p>
        </w:tc>
        <w:tc>
          <w:tcPr>
            <w:tcW w:w="1860" w:type="dxa"/>
            <w:vAlign w:val="center"/>
            <w:hideMark/>
          </w:tcPr>
          <w:p w14:paraId="535FD35F"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73.18 ± 2.49</w:t>
            </w:r>
          </w:p>
        </w:tc>
        <w:tc>
          <w:tcPr>
            <w:tcW w:w="1701" w:type="dxa"/>
            <w:vAlign w:val="center"/>
            <w:hideMark/>
          </w:tcPr>
          <w:p w14:paraId="1E3CCAFD"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Not available</w:t>
            </w:r>
          </w:p>
        </w:tc>
        <w:tc>
          <w:tcPr>
            <w:tcW w:w="2268" w:type="dxa"/>
            <w:vAlign w:val="center"/>
            <w:hideMark/>
          </w:tcPr>
          <w:p w14:paraId="1D441FD5"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Day 3 of life</w:t>
            </w:r>
          </w:p>
        </w:tc>
        <w:tc>
          <w:tcPr>
            <w:tcW w:w="4394" w:type="dxa"/>
            <w:gridSpan w:val="3"/>
            <w:vAlign w:val="center"/>
            <w:hideMark/>
          </w:tcPr>
          <w:p w14:paraId="5985F2A3"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Compared diabetic and non-diabetic mothers</w:t>
            </w:r>
          </w:p>
        </w:tc>
      </w:tr>
      <w:tr w:rsidR="00211DC8" w:rsidRPr="00EA16CB" w14:paraId="7E7A59FC" w14:textId="77777777" w:rsidTr="00211DC8">
        <w:trPr>
          <w:trHeight w:val="320"/>
        </w:trPr>
        <w:tc>
          <w:tcPr>
            <w:cnfStyle w:val="001000000000" w:firstRow="0" w:lastRow="0" w:firstColumn="1" w:lastColumn="0" w:oddVBand="0" w:evenVBand="0" w:oddHBand="0" w:evenHBand="0" w:firstRowFirstColumn="0" w:firstRowLastColumn="0" w:lastRowFirstColumn="0" w:lastRowLastColumn="0"/>
            <w:tcW w:w="2977" w:type="dxa"/>
            <w:vAlign w:val="center"/>
            <w:hideMark/>
          </w:tcPr>
          <w:p w14:paraId="3EB33855" w14:textId="77777777" w:rsidR="00BF3C2A" w:rsidRPr="00EA16CB" w:rsidRDefault="00BF3C2A" w:rsidP="00211DC8">
            <w:pPr>
              <w:spacing w:line="240" w:lineRule="auto"/>
              <w:rPr>
                <w:color w:val="000000"/>
                <w:sz w:val="20"/>
                <w:szCs w:val="20"/>
              </w:rPr>
            </w:pPr>
            <w:r w:rsidRPr="00EA16CB">
              <w:rPr>
                <w:color w:val="000000"/>
                <w:sz w:val="20"/>
                <w:szCs w:val="20"/>
              </w:rPr>
              <w:t>D. B. Cheek, et al. (1984)</w:t>
            </w:r>
            <w:r w:rsidRPr="00EA16CB">
              <w:rPr>
                <w:color w:val="000000"/>
                <w:sz w:val="20"/>
                <w:szCs w:val="20"/>
                <w:vertAlign w:val="superscript"/>
              </w:rPr>
              <w:t>22</w:t>
            </w:r>
          </w:p>
        </w:tc>
        <w:tc>
          <w:tcPr>
            <w:tcW w:w="550" w:type="dxa"/>
            <w:vAlign w:val="center"/>
            <w:hideMark/>
          </w:tcPr>
          <w:p w14:paraId="7C84EA4C" w14:textId="77777777" w:rsidR="00BF3C2A" w:rsidRPr="00EA16CB" w:rsidRDefault="00BF3C2A" w:rsidP="00211DC8">
            <w:pPr>
              <w:spacing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13</w:t>
            </w:r>
          </w:p>
        </w:tc>
        <w:tc>
          <w:tcPr>
            <w:tcW w:w="1843" w:type="dxa"/>
            <w:vAlign w:val="center"/>
            <w:hideMark/>
          </w:tcPr>
          <w:p w14:paraId="121D5927" w14:textId="77777777" w:rsidR="00BF3C2A" w:rsidRPr="00EA16CB" w:rsidRDefault="00BF3C2A" w:rsidP="00211DC8">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Deuterium oxide dilution</w:t>
            </w:r>
          </w:p>
        </w:tc>
        <w:tc>
          <w:tcPr>
            <w:tcW w:w="1860" w:type="dxa"/>
            <w:vAlign w:val="center"/>
            <w:hideMark/>
          </w:tcPr>
          <w:p w14:paraId="0AF1E43E"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75.70 ± 3.20</w:t>
            </w:r>
          </w:p>
        </w:tc>
        <w:tc>
          <w:tcPr>
            <w:tcW w:w="1701" w:type="dxa"/>
            <w:vAlign w:val="center"/>
            <w:hideMark/>
          </w:tcPr>
          <w:p w14:paraId="7CCDE567"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2938 ± 563</w:t>
            </w:r>
          </w:p>
        </w:tc>
        <w:tc>
          <w:tcPr>
            <w:tcW w:w="2268" w:type="dxa"/>
            <w:vAlign w:val="center"/>
            <w:hideMark/>
          </w:tcPr>
          <w:p w14:paraId="01E69A2E"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12 hours of life</w:t>
            </w:r>
          </w:p>
        </w:tc>
        <w:tc>
          <w:tcPr>
            <w:tcW w:w="4394" w:type="dxa"/>
            <w:gridSpan w:val="3"/>
            <w:vAlign w:val="center"/>
            <w:hideMark/>
          </w:tcPr>
          <w:p w14:paraId="06B590A2"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Compared preterm, term AGA and term SGA</w:t>
            </w:r>
          </w:p>
        </w:tc>
      </w:tr>
      <w:tr w:rsidR="00BF3C2A" w:rsidRPr="00EA16CB" w14:paraId="246E713C" w14:textId="77777777" w:rsidTr="00211DC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977" w:type="dxa"/>
            <w:vAlign w:val="center"/>
            <w:hideMark/>
          </w:tcPr>
          <w:p w14:paraId="36DB2627" w14:textId="77777777" w:rsidR="00BF3C2A" w:rsidRPr="00EA16CB" w:rsidRDefault="00BF3C2A" w:rsidP="00211DC8">
            <w:pPr>
              <w:spacing w:line="240" w:lineRule="auto"/>
              <w:rPr>
                <w:color w:val="000000"/>
                <w:sz w:val="20"/>
                <w:szCs w:val="20"/>
              </w:rPr>
            </w:pPr>
            <w:r w:rsidRPr="00EA16CB">
              <w:rPr>
                <w:color w:val="000000"/>
                <w:sz w:val="20"/>
                <w:szCs w:val="20"/>
              </w:rPr>
              <w:t>D. B. Cheek, et al. (1982)</w:t>
            </w:r>
            <w:r w:rsidRPr="00EA16CB">
              <w:rPr>
                <w:color w:val="000000"/>
                <w:sz w:val="20"/>
                <w:szCs w:val="20"/>
                <w:vertAlign w:val="superscript"/>
              </w:rPr>
              <w:t>23</w:t>
            </w:r>
          </w:p>
        </w:tc>
        <w:tc>
          <w:tcPr>
            <w:tcW w:w="550" w:type="dxa"/>
            <w:vAlign w:val="center"/>
            <w:hideMark/>
          </w:tcPr>
          <w:p w14:paraId="10537C6A" w14:textId="77777777" w:rsidR="00BF3C2A" w:rsidRPr="00EA16CB" w:rsidRDefault="00BF3C2A" w:rsidP="00211DC8">
            <w:pPr>
              <w:spacing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56</w:t>
            </w:r>
          </w:p>
        </w:tc>
        <w:tc>
          <w:tcPr>
            <w:tcW w:w="1843" w:type="dxa"/>
            <w:vAlign w:val="center"/>
            <w:hideMark/>
          </w:tcPr>
          <w:p w14:paraId="6DD8A49B" w14:textId="77777777" w:rsidR="00BF3C2A" w:rsidRPr="00EA16CB" w:rsidRDefault="00BF3C2A" w:rsidP="00211DC8">
            <w:pPr>
              <w:spacing w:line="240" w:lineRule="auto"/>
              <w:jc w:val="left"/>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Deuterium oxide dilution</w:t>
            </w:r>
          </w:p>
        </w:tc>
        <w:tc>
          <w:tcPr>
            <w:tcW w:w="1860" w:type="dxa"/>
            <w:vAlign w:val="center"/>
            <w:hideMark/>
          </w:tcPr>
          <w:p w14:paraId="2B2FADB2"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75.79 ± 3.48</w:t>
            </w:r>
          </w:p>
        </w:tc>
        <w:tc>
          <w:tcPr>
            <w:tcW w:w="1701" w:type="dxa"/>
            <w:vAlign w:val="center"/>
            <w:hideMark/>
          </w:tcPr>
          <w:p w14:paraId="5F2741FB"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3931 ± 449</w:t>
            </w:r>
          </w:p>
        </w:tc>
        <w:tc>
          <w:tcPr>
            <w:tcW w:w="2268" w:type="dxa"/>
            <w:vAlign w:val="center"/>
            <w:hideMark/>
          </w:tcPr>
          <w:p w14:paraId="001B1C7E"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6-24 hours of life</w:t>
            </w:r>
          </w:p>
        </w:tc>
        <w:tc>
          <w:tcPr>
            <w:tcW w:w="4394" w:type="dxa"/>
            <w:gridSpan w:val="3"/>
            <w:vAlign w:val="center"/>
            <w:hideMark/>
          </w:tcPr>
          <w:p w14:paraId="2B20CD3D"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Compared normal delivery and Caesarian section</w:t>
            </w:r>
          </w:p>
        </w:tc>
      </w:tr>
      <w:tr w:rsidR="00BF3C2A" w:rsidRPr="00EA16CB" w14:paraId="62BC2E3A" w14:textId="77777777" w:rsidTr="00211DC8">
        <w:trPr>
          <w:trHeight w:val="320"/>
        </w:trPr>
        <w:tc>
          <w:tcPr>
            <w:cnfStyle w:val="001000000000" w:firstRow="0" w:lastRow="0" w:firstColumn="1" w:lastColumn="0" w:oddVBand="0" w:evenVBand="0" w:oddHBand="0" w:evenHBand="0" w:firstRowFirstColumn="0" w:firstRowLastColumn="0" w:lastRowFirstColumn="0" w:lastRowLastColumn="0"/>
            <w:tcW w:w="2977" w:type="dxa"/>
            <w:vAlign w:val="center"/>
            <w:hideMark/>
          </w:tcPr>
          <w:p w14:paraId="3BFAC504" w14:textId="77777777" w:rsidR="00BF3C2A" w:rsidRPr="00EA16CB" w:rsidRDefault="00BF3C2A" w:rsidP="00211DC8">
            <w:pPr>
              <w:spacing w:line="240" w:lineRule="auto"/>
              <w:rPr>
                <w:color w:val="000000"/>
                <w:sz w:val="20"/>
                <w:szCs w:val="20"/>
              </w:rPr>
            </w:pPr>
            <w:r w:rsidRPr="00EA16CB">
              <w:rPr>
                <w:color w:val="000000"/>
                <w:sz w:val="20"/>
                <w:szCs w:val="20"/>
              </w:rPr>
              <w:t>J. R. Christian, et al. (1956)</w:t>
            </w:r>
            <w:r w:rsidRPr="00EA16CB">
              <w:rPr>
                <w:color w:val="000000"/>
                <w:sz w:val="20"/>
                <w:szCs w:val="20"/>
                <w:vertAlign w:val="superscript"/>
              </w:rPr>
              <w:t>24</w:t>
            </w:r>
          </w:p>
        </w:tc>
        <w:tc>
          <w:tcPr>
            <w:tcW w:w="550" w:type="dxa"/>
            <w:vAlign w:val="center"/>
            <w:hideMark/>
          </w:tcPr>
          <w:p w14:paraId="1E650977" w14:textId="77777777" w:rsidR="00BF3C2A" w:rsidRPr="00EA16CB" w:rsidRDefault="00BF3C2A" w:rsidP="00211DC8">
            <w:pPr>
              <w:spacing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17</w:t>
            </w:r>
          </w:p>
        </w:tc>
        <w:tc>
          <w:tcPr>
            <w:tcW w:w="1843" w:type="dxa"/>
            <w:vAlign w:val="center"/>
            <w:hideMark/>
          </w:tcPr>
          <w:p w14:paraId="2528D9FF" w14:textId="77777777" w:rsidR="00BF3C2A" w:rsidRPr="00EA16CB" w:rsidRDefault="00BF3C2A" w:rsidP="00211DC8">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Antipyrine space</w:t>
            </w:r>
          </w:p>
        </w:tc>
        <w:tc>
          <w:tcPr>
            <w:tcW w:w="1860" w:type="dxa"/>
            <w:vAlign w:val="center"/>
            <w:hideMark/>
          </w:tcPr>
          <w:p w14:paraId="2B3FD538"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66.21 ± 5.00</w:t>
            </w:r>
          </w:p>
        </w:tc>
        <w:tc>
          <w:tcPr>
            <w:tcW w:w="1701" w:type="dxa"/>
            <w:vAlign w:val="center"/>
            <w:hideMark/>
          </w:tcPr>
          <w:p w14:paraId="4AE3870E"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3290 ± 330</w:t>
            </w:r>
          </w:p>
        </w:tc>
        <w:tc>
          <w:tcPr>
            <w:tcW w:w="2268" w:type="dxa"/>
            <w:vAlign w:val="center"/>
            <w:hideMark/>
          </w:tcPr>
          <w:p w14:paraId="15C10964"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6-42 hours of life</w:t>
            </w:r>
          </w:p>
        </w:tc>
        <w:tc>
          <w:tcPr>
            <w:tcW w:w="4394" w:type="dxa"/>
            <w:gridSpan w:val="3"/>
            <w:vAlign w:val="center"/>
          </w:tcPr>
          <w:p w14:paraId="29920AFC"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BF3C2A" w:rsidRPr="00EA16CB" w14:paraId="7A6C2513" w14:textId="77777777" w:rsidTr="00211DC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977" w:type="dxa"/>
            <w:vAlign w:val="center"/>
            <w:hideMark/>
          </w:tcPr>
          <w:p w14:paraId="68464840" w14:textId="77777777" w:rsidR="00BF3C2A" w:rsidRPr="00EA16CB" w:rsidRDefault="00BF3C2A" w:rsidP="00211DC8">
            <w:pPr>
              <w:spacing w:line="240" w:lineRule="auto"/>
              <w:rPr>
                <w:color w:val="000000"/>
                <w:sz w:val="20"/>
                <w:szCs w:val="20"/>
              </w:rPr>
            </w:pPr>
            <w:r w:rsidRPr="00EA16CB">
              <w:rPr>
                <w:color w:val="000000"/>
                <w:sz w:val="20"/>
                <w:szCs w:val="20"/>
              </w:rPr>
              <w:t>W. M. Clapp, et al. (1962)</w:t>
            </w:r>
            <w:r w:rsidRPr="00EA16CB">
              <w:rPr>
                <w:color w:val="000000"/>
                <w:sz w:val="20"/>
                <w:szCs w:val="20"/>
                <w:vertAlign w:val="superscript"/>
              </w:rPr>
              <w:t>25</w:t>
            </w:r>
          </w:p>
        </w:tc>
        <w:tc>
          <w:tcPr>
            <w:tcW w:w="550" w:type="dxa"/>
            <w:vAlign w:val="center"/>
            <w:hideMark/>
          </w:tcPr>
          <w:p w14:paraId="6B4EAFA4" w14:textId="77777777" w:rsidR="00BF3C2A" w:rsidRPr="00EA16CB" w:rsidRDefault="00BF3C2A" w:rsidP="00211DC8">
            <w:pPr>
              <w:spacing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12</w:t>
            </w:r>
          </w:p>
        </w:tc>
        <w:tc>
          <w:tcPr>
            <w:tcW w:w="1843" w:type="dxa"/>
            <w:vAlign w:val="center"/>
            <w:hideMark/>
          </w:tcPr>
          <w:p w14:paraId="44B5121A" w14:textId="77777777" w:rsidR="00BF3C2A" w:rsidRPr="00EA16CB" w:rsidRDefault="00BF3C2A" w:rsidP="00211DC8">
            <w:pPr>
              <w:spacing w:line="240" w:lineRule="auto"/>
              <w:jc w:val="left"/>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Deuterium oxide dilution</w:t>
            </w:r>
          </w:p>
        </w:tc>
        <w:tc>
          <w:tcPr>
            <w:tcW w:w="1860" w:type="dxa"/>
            <w:vAlign w:val="center"/>
            <w:hideMark/>
          </w:tcPr>
          <w:p w14:paraId="71843C18"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77.40 ± 3.10</w:t>
            </w:r>
          </w:p>
        </w:tc>
        <w:tc>
          <w:tcPr>
            <w:tcW w:w="1701" w:type="dxa"/>
            <w:vAlign w:val="center"/>
            <w:hideMark/>
          </w:tcPr>
          <w:p w14:paraId="79025DF3"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range: 2590-4985*</w:t>
            </w:r>
          </w:p>
        </w:tc>
        <w:tc>
          <w:tcPr>
            <w:tcW w:w="2268" w:type="dxa"/>
            <w:vAlign w:val="center"/>
            <w:hideMark/>
          </w:tcPr>
          <w:p w14:paraId="6ADB2F95"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1-6 days of life</w:t>
            </w:r>
          </w:p>
        </w:tc>
        <w:tc>
          <w:tcPr>
            <w:tcW w:w="4394" w:type="dxa"/>
            <w:gridSpan w:val="3"/>
            <w:vAlign w:val="center"/>
            <w:hideMark/>
          </w:tcPr>
          <w:p w14:paraId="75BD4E27" w14:textId="49AA8BB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Compared term and preterm infants</w:t>
            </w:r>
            <w:r w:rsidR="00F74B27">
              <w:rPr>
                <w:color w:val="000000"/>
                <w:sz w:val="20"/>
                <w:szCs w:val="20"/>
              </w:rPr>
              <w:t xml:space="preserve">. Found </w:t>
            </w:r>
            <w:r w:rsidR="00FD787E">
              <w:rPr>
                <w:color w:val="000000"/>
                <w:sz w:val="20"/>
                <w:szCs w:val="20"/>
              </w:rPr>
              <w:t>lower total body water in term infants of diabetic mothers.</w:t>
            </w:r>
          </w:p>
        </w:tc>
      </w:tr>
      <w:tr w:rsidR="00211DC8" w:rsidRPr="00EA16CB" w14:paraId="4C603452" w14:textId="77777777" w:rsidTr="00211DC8">
        <w:trPr>
          <w:trHeight w:val="320"/>
        </w:trPr>
        <w:tc>
          <w:tcPr>
            <w:cnfStyle w:val="001000000000" w:firstRow="0" w:lastRow="0" w:firstColumn="1" w:lastColumn="0" w:oddVBand="0" w:evenVBand="0" w:oddHBand="0" w:evenHBand="0" w:firstRowFirstColumn="0" w:firstRowLastColumn="0" w:lastRowFirstColumn="0" w:lastRowLastColumn="0"/>
            <w:tcW w:w="2977" w:type="dxa"/>
            <w:vAlign w:val="center"/>
            <w:hideMark/>
          </w:tcPr>
          <w:p w14:paraId="21D7544C" w14:textId="77777777" w:rsidR="00BF3C2A" w:rsidRPr="00EA16CB" w:rsidRDefault="00BF3C2A" w:rsidP="00211DC8">
            <w:pPr>
              <w:spacing w:line="240" w:lineRule="auto"/>
              <w:rPr>
                <w:color w:val="000000"/>
                <w:sz w:val="20"/>
                <w:szCs w:val="20"/>
              </w:rPr>
            </w:pPr>
            <w:r w:rsidRPr="00EA16CB">
              <w:rPr>
                <w:color w:val="000000"/>
                <w:sz w:val="20"/>
                <w:szCs w:val="20"/>
              </w:rPr>
              <w:t>W. J. Cochran, et al. (1986)</w:t>
            </w:r>
            <w:r w:rsidRPr="00EA16CB">
              <w:rPr>
                <w:color w:val="000000"/>
                <w:sz w:val="20"/>
                <w:szCs w:val="20"/>
                <w:vertAlign w:val="superscript"/>
              </w:rPr>
              <w:t>26</w:t>
            </w:r>
          </w:p>
        </w:tc>
        <w:tc>
          <w:tcPr>
            <w:tcW w:w="550" w:type="dxa"/>
            <w:vAlign w:val="center"/>
            <w:hideMark/>
          </w:tcPr>
          <w:p w14:paraId="5CC9ADF7" w14:textId="77777777" w:rsidR="00BF3C2A" w:rsidRPr="00EA16CB" w:rsidRDefault="00BF3C2A" w:rsidP="00211DC8">
            <w:pPr>
              <w:spacing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4</w:t>
            </w:r>
          </w:p>
        </w:tc>
        <w:tc>
          <w:tcPr>
            <w:tcW w:w="1843" w:type="dxa"/>
            <w:vAlign w:val="center"/>
            <w:hideMark/>
          </w:tcPr>
          <w:p w14:paraId="4023CC13" w14:textId="77777777" w:rsidR="00BF3C2A" w:rsidRPr="00EA16CB" w:rsidRDefault="00BF3C2A" w:rsidP="00211DC8">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Oxygen-18 dilution</w:t>
            </w:r>
          </w:p>
        </w:tc>
        <w:tc>
          <w:tcPr>
            <w:tcW w:w="1860" w:type="dxa"/>
            <w:vAlign w:val="center"/>
            <w:hideMark/>
          </w:tcPr>
          <w:p w14:paraId="3858CB98"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79.35 ± 6.38</w:t>
            </w:r>
          </w:p>
        </w:tc>
        <w:tc>
          <w:tcPr>
            <w:tcW w:w="1701" w:type="dxa"/>
            <w:vAlign w:val="center"/>
            <w:hideMark/>
          </w:tcPr>
          <w:p w14:paraId="41876621"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2335 ± 381</w:t>
            </w:r>
          </w:p>
        </w:tc>
        <w:tc>
          <w:tcPr>
            <w:tcW w:w="2268" w:type="dxa"/>
            <w:vAlign w:val="center"/>
            <w:hideMark/>
          </w:tcPr>
          <w:p w14:paraId="0265C6A6"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2-3 days of life</w:t>
            </w:r>
          </w:p>
        </w:tc>
        <w:tc>
          <w:tcPr>
            <w:tcW w:w="4394" w:type="dxa"/>
            <w:gridSpan w:val="3"/>
            <w:vAlign w:val="center"/>
            <w:hideMark/>
          </w:tcPr>
          <w:p w14:paraId="15828CCC"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Compared total body electrical conductivity with oxygen-18 technique</w:t>
            </w:r>
          </w:p>
        </w:tc>
      </w:tr>
      <w:tr w:rsidR="00BF3C2A" w:rsidRPr="00EA16CB" w14:paraId="3F2213FB" w14:textId="77777777" w:rsidTr="00211DC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977" w:type="dxa"/>
            <w:vAlign w:val="center"/>
            <w:hideMark/>
          </w:tcPr>
          <w:p w14:paraId="21C3FFD6" w14:textId="77777777" w:rsidR="00BF3C2A" w:rsidRPr="00EA16CB" w:rsidRDefault="00BF3C2A" w:rsidP="00211DC8">
            <w:pPr>
              <w:spacing w:line="240" w:lineRule="auto"/>
              <w:rPr>
                <w:color w:val="000000"/>
                <w:sz w:val="20"/>
                <w:szCs w:val="20"/>
              </w:rPr>
            </w:pPr>
            <w:r w:rsidRPr="00EA16CB">
              <w:rPr>
                <w:color w:val="000000"/>
                <w:sz w:val="20"/>
                <w:szCs w:val="20"/>
              </w:rPr>
              <w:t>A. Llanos, et al. (1976)</w:t>
            </w:r>
            <w:r w:rsidRPr="00EA16CB">
              <w:rPr>
                <w:color w:val="000000"/>
                <w:sz w:val="20"/>
                <w:szCs w:val="20"/>
                <w:vertAlign w:val="superscript"/>
              </w:rPr>
              <w:t>27</w:t>
            </w:r>
          </w:p>
        </w:tc>
        <w:tc>
          <w:tcPr>
            <w:tcW w:w="550" w:type="dxa"/>
            <w:vAlign w:val="center"/>
            <w:hideMark/>
          </w:tcPr>
          <w:p w14:paraId="773A8A9B" w14:textId="77777777" w:rsidR="00BF3C2A" w:rsidRPr="00EA16CB" w:rsidRDefault="00BF3C2A" w:rsidP="00211DC8">
            <w:pPr>
              <w:spacing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36</w:t>
            </w:r>
          </w:p>
        </w:tc>
        <w:tc>
          <w:tcPr>
            <w:tcW w:w="1843" w:type="dxa"/>
            <w:vAlign w:val="center"/>
            <w:hideMark/>
          </w:tcPr>
          <w:p w14:paraId="1BE462A8" w14:textId="77777777" w:rsidR="00BF3C2A" w:rsidRPr="00EA16CB" w:rsidRDefault="00BF3C2A" w:rsidP="00211DC8">
            <w:pPr>
              <w:spacing w:line="240" w:lineRule="auto"/>
              <w:jc w:val="left"/>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Deuterium oxide dilution</w:t>
            </w:r>
          </w:p>
        </w:tc>
        <w:tc>
          <w:tcPr>
            <w:tcW w:w="1860" w:type="dxa"/>
            <w:vAlign w:val="center"/>
            <w:hideMark/>
          </w:tcPr>
          <w:p w14:paraId="23A994BC"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78.50 ± 4.62</w:t>
            </w:r>
          </w:p>
        </w:tc>
        <w:tc>
          <w:tcPr>
            <w:tcW w:w="1701" w:type="dxa"/>
            <w:vAlign w:val="center"/>
            <w:hideMark/>
          </w:tcPr>
          <w:p w14:paraId="3BBBB1A3"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2728*</w:t>
            </w:r>
          </w:p>
        </w:tc>
        <w:tc>
          <w:tcPr>
            <w:tcW w:w="2268" w:type="dxa"/>
            <w:vAlign w:val="center"/>
            <w:hideMark/>
          </w:tcPr>
          <w:p w14:paraId="2A9A7CAE"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First 30 hours of life</w:t>
            </w:r>
          </w:p>
        </w:tc>
        <w:tc>
          <w:tcPr>
            <w:tcW w:w="4394" w:type="dxa"/>
            <w:gridSpan w:val="3"/>
            <w:vAlign w:val="center"/>
            <w:hideMark/>
          </w:tcPr>
          <w:p w14:paraId="03ADD71D"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Included AGA and SGA infants</w:t>
            </w:r>
          </w:p>
        </w:tc>
      </w:tr>
      <w:tr w:rsidR="00BF3C2A" w:rsidRPr="00EA16CB" w14:paraId="344ED4AA" w14:textId="77777777" w:rsidTr="00211DC8">
        <w:trPr>
          <w:trHeight w:val="320"/>
        </w:trPr>
        <w:tc>
          <w:tcPr>
            <w:cnfStyle w:val="001000000000" w:firstRow="0" w:lastRow="0" w:firstColumn="1" w:lastColumn="0" w:oddVBand="0" w:evenVBand="0" w:oddHBand="0" w:evenHBand="0" w:firstRowFirstColumn="0" w:firstRowLastColumn="0" w:lastRowFirstColumn="0" w:lastRowLastColumn="0"/>
            <w:tcW w:w="2977" w:type="dxa"/>
            <w:vAlign w:val="center"/>
            <w:hideMark/>
          </w:tcPr>
          <w:p w14:paraId="1965509D" w14:textId="77777777" w:rsidR="00BF3C2A" w:rsidRPr="00EA16CB" w:rsidRDefault="00BF3C2A" w:rsidP="00211DC8">
            <w:pPr>
              <w:spacing w:line="240" w:lineRule="auto"/>
              <w:rPr>
                <w:color w:val="000000"/>
                <w:sz w:val="20"/>
                <w:szCs w:val="20"/>
              </w:rPr>
            </w:pPr>
            <w:r w:rsidRPr="00EA16CB">
              <w:rPr>
                <w:color w:val="000000"/>
                <w:sz w:val="20"/>
                <w:szCs w:val="20"/>
              </w:rPr>
              <w:t>P. J. Offringa, et al. (1990)</w:t>
            </w:r>
            <w:r w:rsidRPr="00EA16CB">
              <w:rPr>
                <w:color w:val="000000"/>
                <w:sz w:val="20"/>
                <w:szCs w:val="20"/>
                <w:vertAlign w:val="superscript"/>
              </w:rPr>
              <w:t>28</w:t>
            </w:r>
          </w:p>
        </w:tc>
        <w:tc>
          <w:tcPr>
            <w:tcW w:w="550" w:type="dxa"/>
            <w:vAlign w:val="center"/>
            <w:hideMark/>
          </w:tcPr>
          <w:p w14:paraId="5ED25500" w14:textId="77777777" w:rsidR="00BF3C2A" w:rsidRPr="00EA16CB" w:rsidRDefault="00BF3C2A" w:rsidP="00211DC8">
            <w:pPr>
              <w:spacing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13</w:t>
            </w:r>
          </w:p>
        </w:tc>
        <w:tc>
          <w:tcPr>
            <w:tcW w:w="1843" w:type="dxa"/>
            <w:vAlign w:val="center"/>
            <w:hideMark/>
          </w:tcPr>
          <w:p w14:paraId="4613C328" w14:textId="77777777" w:rsidR="00BF3C2A" w:rsidRPr="00EA16CB" w:rsidRDefault="00BF3C2A" w:rsidP="00211DC8">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Deuterium oxide dilution</w:t>
            </w:r>
          </w:p>
        </w:tc>
        <w:tc>
          <w:tcPr>
            <w:tcW w:w="1860" w:type="dxa"/>
            <w:vAlign w:val="center"/>
            <w:hideMark/>
          </w:tcPr>
          <w:p w14:paraId="7F32AD6B"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75.10 ± 5.00</w:t>
            </w:r>
          </w:p>
        </w:tc>
        <w:tc>
          <w:tcPr>
            <w:tcW w:w="1701" w:type="dxa"/>
            <w:vAlign w:val="center"/>
            <w:hideMark/>
          </w:tcPr>
          <w:p w14:paraId="5633E48C"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3456 ± 591</w:t>
            </w:r>
          </w:p>
        </w:tc>
        <w:tc>
          <w:tcPr>
            <w:tcW w:w="2268" w:type="dxa"/>
            <w:vAlign w:val="center"/>
            <w:hideMark/>
          </w:tcPr>
          <w:p w14:paraId="1FD3A04F"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First day of life</w:t>
            </w:r>
          </w:p>
        </w:tc>
        <w:tc>
          <w:tcPr>
            <w:tcW w:w="4394" w:type="dxa"/>
            <w:gridSpan w:val="3"/>
            <w:vAlign w:val="center"/>
          </w:tcPr>
          <w:p w14:paraId="14B9BB30"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BF3C2A" w:rsidRPr="00EA16CB" w14:paraId="4C695470" w14:textId="77777777" w:rsidTr="00211DC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977" w:type="dxa"/>
            <w:vAlign w:val="center"/>
            <w:hideMark/>
          </w:tcPr>
          <w:p w14:paraId="4F414863" w14:textId="77777777" w:rsidR="00BF3C2A" w:rsidRPr="00EA16CB" w:rsidRDefault="00BF3C2A" w:rsidP="00211DC8">
            <w:pPr>
              <w:spacing w:line="240" w:lineRule="auto"/>
              <w:rPr>
                <w:color w:val="000000"/>
                <w:sz w:val="20"/>
                <w:szCs w:val="20"/>
              </w:rPr>
            </w:pPr>
            <w:r w:rsidRPr="00EA16CB">
              <w:rPr>
                <w:color w:val="000000"/>
                <w:sz w:val="20"/>
                <w:szCs w:val="20"/>
              </w:rPr>
              <w:t>E. Olhager, et al. (2003)</w:t>
            </w:r>
            <w:r w:rsidRPr="00EA16CB">
              <w:rPr>
                <w:color w:val="000000"/>
                <w:sz w:val="20"/>
                <w:szCs w:val="20"/>
                <w:vertAlign w:val="superscript"/>
              </w:rPr>
              <w:t>29</w:t>
            </w:r>
          </w:p>
        </w:tc>
        <w:tc>
          <w:tcPr>
            <w:tcW w:w="550" w:type="dxa"/>
            <w:vAlign w:val="center"/>
            <w:hideMark/>
          </w:tcPr>
          <w:p w14:paraId="1682D483" w14:textId="77777777" w:rsidR="00BF3C2A" w:rsidRPr="00EA16CB" w:rsidRDefault="00BF3C2A" w:rsidP="00211DC8">
            <w:pPr>
              <w:spacing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9</w:t>
            </w:r>
          </w:p>
        </w:tc>
        <w:tc>
          <w:tcPr>
            <w:tcW w:w="1843" w:type="dxa"/>
            <w:vAlign w:val="center"/>
            <w:hideMark/>
          </w:tcPr>
          <w:p w14:paraId="341F5133" w14:textId="77777777" w:rsidR="00BF3C2A" w:rsidRPr="00EA16CB" w:rsidRDefault="00BF3C2A" w:rsidP="00211DC8">
            <w:pPr>
              <w:spacing w:line="240" w:lineRule="auto"/>
              <w:jc w:val="left"/>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Doubly labelled water</w:t>
            </w:r>
          </w:p>
        </w:tc>
        <w:tc>
          <w:tcPr>
            <w:tcW w:w="1860" w:type="dxa"/>
            <w:vAlign w:val="center"/>
            <w:hideMark/>
          </w:tcPr>
          <w:p w14:paraId="307AE06E"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68.10 ± 4.10</w:t>
            </w:r>
          </w:p>
        </w:tc>
        <w:tc>
          <w:tcPr>
            <w:tcW w:w="1701" w:type="dxa"/>
            <w:vAlign w:val="center"/>
            <w:hideMark/>
          </w:tcPr>
          <w:p w14:paraId="750099B3"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3895 ± 565</w:t>
            </w:r>
          </w:p>
        </w:tc>
        <w:tc>
          <w:tcPr>
            <w:tcW w:w="2268" w:type="dxa"/>
            <w:vAlign w:val="center"/>
            <w:hideMark/>
          </w:tcPr>
          <w:p w14:paraId="33155BA5"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4-11 days of life</w:t>
            </w:r>
          </w:p>
        </w:tc>
        <w:tc>
          <w:tcPr>
            <w:tcW w:w="4394" w:type="dxa"/>
            <w:gridSpan w:val="3"/>
            <w:vAlign w:val="center"/>
            <w:hideMark/>
          </w:tcPr>
          <w:p w14:paraId="556986E8"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Compared term and preterm infants</w:t>
            </w:r>
          </w:p>
        </w:tc>
      </w:tr>
      <w:tr w:rsidR="00211DC8" w:rsidRPr="00EA16CB" w14:paraId="1C8C6F7B" w14:textId="77777777" w:rsidTr="00211DC8">
        <w:trPr>
          <w:trHeight w:val="320"/>
        </w:trPr>
        <w:tc>
          <w:tcPr>
            <w:cnfStyle w:val="001000000000" w:firstRow="0" w:lastRow="0" w:firstColumn="1" w:lastColumn="0" w:oddVBand="0" w:evenVBand="0" w:oddHBand="0" w:evenHBand="0" w:firstRowFirstColumn="0" w:firstRowLastColumn="0" w:lastRowFirstColumn="0" w:lastRowLastColumn="0"/>
            <w:tcW w:w="2977" w:type="dxa"/>
            <w:vAlign w:val="center"/>
            <w:hideMark/>
          </w:tcPr>
          <w:p w14:paraId="7FD92493" w14:textId="77777777" w:rsidR="00BF3C2A" w:rsidRPr="00EA16CB" w:rsidRDefault="00BF3C2A" w:rsidP="00211DC8">
            <w:pPr>
              <w:spacing w:line="240" w:lineRule="auto"/>
              <w:rPr>
                <w:color w:val="000000"/>
                <w:sz w:val="20"/>
                <w:szCs w:val="20"/>
              </w:rPr>
            </w:pPr>
            <w:r w:rsidRPr="00EA16CB">
              <w:rPr>
                <w:color w:val="000000"/>
                <w:sz w:val="20"/>
                <w:szCs w:val="20"/>
              </w:rPr>
              <w:t>M. Osler (1960)</w:t>
            </w:r>
            <w:r w:rsidRPr="00EA16CB">
              <w:rPr>
                <w:color w:val="000000"/>
                <w:sz w:val="20"/>
                <w:szCs w:val="20"/>
                <w:vertAlign w:val="superscript"/>
              </w:rPr>
              <w:t>30</w:t>
            </w:r>
          </w:p>
        </w:tc>
        <w:tc>
          <w:tcPr>
            <w:tcW w:w="550" w:type="dxa"/>
            <w:vAlign w:val="center"/>
            <w:hideMark/>
          </w:tcPr>
          <w:p w14:paraId="485D1E14" w14:textId="77777777" w:rsidR="00BF3C2A" w:rsidRPr="00EA16CB" w:rsidRDefault="00BF3C2A" w:rsidP="00211DC8">
            <w:pPr>
              <w:spacing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38</w:t>
            </w:r>
          </w:p>
        </w:tc>
        <w:tc>
          <w:tcPr>
            <w:tcW w:w="1843" w:type="dxa"/>
            <w:vAlign w:val="center"/>
            <w:hideMark/>
          </w:tcPr>
          <w:p w14:paraId="3757B6B7" w14:textId="77777777" w:rsidR="00BF3C2A" w:rsidRPr="00EA16CB" w:rsidRDefault="00BF3C2A" w:rsidP="00211DC8">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Deuterium oxide dilution</w:t>
            </w:r>
          </w:p>
        </w:tc>
        <w:tc>
          <w:tcPr>
            <w:tcW w:w="1860" w:type="dxa"/>
            <w:vAlign w:val="center"/>
            <w:hideMark/>
          </w:tcPr>
          <w:p w14:paraId="3B094EF7"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73.37 ± 5.53</w:t>
            </w:r>
          </w:p>
        </w:tc>
        <w:tc>
          <w:tcPr>
            <w:tcW w:w="1701" w:type="dxa"/>
            <w:vAlign w:val="center"/>
            <w:hideMark/>
          </w:tcPr>
          <w:p w14:paraId="6F273451"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3476 ± 523</w:t>
            </w:r>
          </w:p>
        </w:tc>
        <w:tc>
          <w:tcPr>
            <w:tcW w:w="2268" w:type="dxa"/>
            <w:vAlign w:val="center"/>
            <w:hideMark/>
          </w:tcPr>
          <w:p w14:paraId="4E0EF86B"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First day of life</w:t>
            </w:r>
          </w:p>
        </w:tc>
        <w:tc>
          <w:tcPr>
            <w:tcW w:w="4394" w:type="dxa"/>
            <w:gridSpan w:val="3"/>
            <w:vAlign w:val="center"/>
            <w:hideMark/>
          </w:tcPr>
          <w:p w14:paraId="2F5CF76A"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Compared diabetic and non-diabetic mothers</w:t>
            </w:r>
          </w:p>
        </w:tc>
      </w:tr>
      <w:tr w:rsidR="00BF3C2A" w:rsidRPr="00EA16CB" w14:paraId="2272B8BF" w14:textId="77777777" w:rsidTr="00211DC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977" w:type="dxa"/>
            <w:vAlign w:val="center"/>
            <w:hideMark/>
          </w:tcPr>
          <w:p w14:paraId="529D9095" w14:textId="77777777" w:rsidR="00BF3C2A" w:rsidRPr="00EA16CB" w:rsidRDefault="00BF3C2A" w:rsidP="00211DC8">
            <w:pPr>
              <w:spacing w:line="240" w:lineRule="auto"/>
              <w:rPr>
                <w:color w:val="000000"/>
                <w:sz w:val="20"/>
                <w:szCs w:val="20"/>
              </w:rPr>
            </w:pPr>
            <w:r w:rsidRPr="00EA16CB">
              <w:rPr>
                <w:color w:val="000000"/>
                <w:sz w:val="20"/>
                <w:szCs w:val="20"/>
              </w:rPr>
              <w:t>S. C. Singhi, et al. (1995)</w:t>
            </w:r>
            <w:r w:rsidRPr="00EA16CB">
              <w:rPr>
                <w:color w:val="000000"/>
                <w:sz w:val="20"/>
                <w:szCs w:val="20"/>
                <w:vertAlign w:val="superscript"/>
              </w:rPr>
              <w:t>31</w:t>
            </w:r>
          </w:p>
        </w:tc>
        <w:tc>
          <w:tcPr>
            <w:tcW w:w="550" w:type="dxa"/>
            <w:vAlign w:val="center"/>
            <w:hideMark/>
          </w:tcPr>
          <w:p w14:paraId="01C0883D" w14:textId="77777777" w:rsidR="00BF3C2A" w:rsidRPr="00EA16CB" w:rsidRDefault="00BF3C2A" w:rsidP="00211DC8">
            <w:pPr>
              <w:spacing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55</w:t>
            </w:r>
          </w:p>
        </w:tc>
        <w:tc>
          <w:tcPr>
            <w:tcW w:w="1843" w:type="dxa"/>
            <w:vAlign w:val="center"/>
            <w:hideMark/>
          </w:tcPr>
          <w:p w14:paraId="5237330C" w14:textId="77777777" w:rsidR="00BF3C2A" w:rsidRPr="00EA16CB" w:rsidRDefault="00BF3C2A" w:rsidP="00211DC8">
            <w:pPr>
              <w:spacing w:line="240" w:lineRule="auto"/>
              <w:jc w:val="left"/>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Tritiated water dilution</w:t>
            </w:r>
          </w:p>
        </w:tc>
        <w:tc>
          <w:tcPr>
            <w:tcW w:w="1860" w:type="dxa"/>
            <w:vAlign w:val="center"/>
            <w:hideMark/>
          </w:tcPr>
          <w:p w14:paraId="2AAE379E"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73.70 ± 2.60</w:t>
            </w:r>
          </w:p>
        </w:tc>
        <w:tc>
          <w:tcPr>
            <w:tcW w:w="1701" w:type="dxa"/>
            <w:vAlign w:val="center"/>
            <w:hideMark/>
          </w:tcPr>
          <w:p w14:paraId="78987439"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2836 ± 231</w:t>
            </w:r>
          </w:p>
        </w:tc>
        <w:tc>
          <w:tcPr>
            <w:tcW w:w="2268" w:type="dxa"/>
            <w:vAlign w:val="center"/>
            <w:hideMark/>
          </w:tcPr>
          <w:p w14:paraId="0BAFA805"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Within 6 hours of birth</w:t>
            </w:r>
          </w:p>
        </w:tc>
        <w:tc>
          <w:tcPr>
            <w:tcW w:w="4394" w:type="dxa"/>
            <w:gridSpan w:val="3"/>
            <w:vAlign w:val="center"/>
            <w:hideMark/>
          </w:tcPr>
          <w:p w14:paraId="6CCD7E49"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Compared term and preterm infants</w:t>
            </w:r>
          </w:p>
        </w:tc>
      </w:tr>
      <w:tr w:rsidR="00211DC8" w:rsidRPr="00EA16CB" w14:paraId="77985D28" w14:textId="77777777" w:rsidTr="00211DC8">
        <w:trPr>
          <w:trHeight w:val="340"/>
        </w:trPr>
        <w:tc>
          <w:tcPr>
            <w:cnfStyle w:val="001000000000" w:firstRow="0" w:lastRow="0" w:firstColumn="1" w:lastColumn="0" w:oddVBand="0" w:evenVBand="0" w:oddHBand="0" w:evenHBand="0" w:firstRowFirstColumn="0" w:firstRowLastColumn="0" w:lastRowFirstColumn="0" w:lastRowLastColumn="0"/>
            <w:tcW w:w="2977" w:type="dxa"/>
            <w:vAlign w:val="center"/>
            <w:hideMark/>
          </w:tcPr>
          <w:p w14:paraId="2626458A" w14:textId="77777777" w:rsidR="00BF3C2A" w:rsidRPr="00EA16CB" w:rsidRDefault="00BF3C2A" w:rsidP="00211DC8">
            <w:pPr>
              <w:spacing w:line="240" w:lineRule="auto"/>
              <w:rPr>
                <w:color w:val="000000"/>
                <w:sz w:val="20"/>
                <w:szCs w:val="20"/>
              </w:rPr>
            </w:pPr>
            <w:r w:rsidRPr="00EA16CB">
              <w:rPr>
                <w:color w:val="000000"/>
                <w:sz w:val="20"/>
                <w:szCs w:val="20"/>
              </w:rPr>
              <w:t>C. J. Thornton, et al. (1983)</w:t>
            </w:r>
            <w:r w:rsidRPr="00EA16CB">
              <w:rPr>
                <w:color w:val="000000"/>
                <w:sz w:val="20"/>
                <w:szCs w:val="20"/>
                <w:vertAlign w:val="superscript"/>
              </w:rPr>
              <w:t>32</w:t>
            </w:r>
          </w:p>
        </w:tc>
        <w:tc>
          <w:tcPr>
            <w:tcW w:w="550" w:type="dxa"/>
            <w:vAlign w:val="center"/>
            <w:hideMark/>
          </w:tcPr>
          <w:p w14:paraId="254683EB" w14:textId="77777777" w:rsidR="00BF3C2A" w:rsidRPr="00EA16CB" w:rsidRDefault="00BF3C2A" w:rsidP="00211DC8">
            <w:pPr>
              <w:spacing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18</w:t>
            </w:r>
          </w:p>
        </w:tc>
        <w:tc>
          <w:tcPr>
            <w:tcW w:w="1843" w:type="dxa"/>
            <w:vAlign w:val="center"/>
            <w:hideMark/>
          </w:tcPr>
          <w:p w14:paraId="1D3F9E79" w14:textId="77777777" w:rsidR="00BF3C2A" w:rsidRPr="00EA16CB" w:rsidRDefault="00BF3C2A" w:rsidP="00211DC8">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Antipyrine space</w:t>
            </w:r>
          </w:p>
        </w:tc>
        <w:tc>
          <w:tcPr>
            <w:tcW w:w="1860" w:type="dxa"/>
            <w:vAlign w:val="center"/>
            <w:hideMark/>
          </w:tcPr>
          <w:p w14:paraId="2CAF421A"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73.09 ± 2.47</w:t>
            </w:r>
          </w:p>
        </w:tc>
        <w:tc>
          <w:tcPr>
            <w:tcW w:w="1701" w:type="dxa"/>
            <w:vAlign w:val="center"/>
            <w:hideMark/>
          </w:tcPr>
          <w:p w14:paraId="5A87B77C"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3096 ± 560</w:t>
            </w:r>
          </w:p>
        </w:tc>
        <w:tc>
          <w:tcPr>
            <w:tcW w:w="2268" w:type="dxa"/>
            <w:vAlign w:val="center"/>
            <w:hideMark/>
          </w:tcPr>
          <w:p w14:paraId="2396FA4C"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Within 12 hours of birth</w:t>
            </w:r>
          </w:p>
        </w:tc>
        <w:tc>
          <w:tcPr>
            <w:tcW w:w="4394" w:type="dxa"/>
            <w:gridSpan w:val="3"/>
            <w:vAlign w:val="center"/>
            <w:hideMark/>
          </w:tcPr>
          <w:p w14:paraId="720CFED0"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Compared normocythaemic and polycythaemic infants (no difference)</w:t>
            </w:r>
          </w:p>
        </w:tc>
      </w:tr>
      <w:tr w:rsidR="00BF3C2A" w:rsidRPr="00EA16CB" w14:paraId="081BD3E9" w14:textId="77777777" w:rsidTr="00211DC8">
        <w:trPr>
          <w:cnfStyle w:val="000000100000" w:firstRow="0" w:lastRow="0" w:firstColumn="0" w:lastColumn="0" w:oddVBand="0" w:evenVBand="0" w:oddHBand="1" w:evenHBand="0" w:firstRowFirstColumn="0" w:firstRowLastColumn="0" w:lastRowFirstColumn="0" w:lastRowLastColumn="0"/>
          <w:trHeight w:val="87"/>
        </w:trPr>
        <w:tc>
          <w:tcPr>
            <w:cnfStyle w:val="001000000000" w:firstRow="0" w:lastRow="0" w:firstColumn="1" w:lastColumn="0" w:oddVBand="0" w:evenVBand="0" w:oddHBand="0" w:evenHBand="0" w:firstRowFirstColumn="0" w:firstRowLastColumn="0" w:lastRowFirstColumn="0" w:lastRowLastColumn="0"/>
            <w:tcW w:w="15593" w:type="dxa"/>
            <w:gridSpan w:val="9"/>
            <w:shd w:val="clear" w:color="auto" w:fill="000000" w:themeFill="text1"/>
            <w:vAlign w:val="center"/>
          </w:tcPr>
          <w:p w14:paraId="2B3AC171" w14:textId="77777777" w:rsidR="00BF3C2A" w:rsidRPr="00EA16CB" w:rsidRDefault="00BF3C2A" w:rsidP="00211DC8">
            <w:pPr>
              <w:spacing w:line="240" w:lineRule="auto"/>
              <w:jc w:val="center"/>
              <w:rPr>
                <w:color w:val="000000"/>
                <w:sz w:val="10"/>
                <w:szCs w:val="10"/>
              </w:rPr>
            </w:pPr>
          </w:p>
        </w:tc>
      </w:tr>
      <w:tr w:rsidR="00BF3C2A" w:rsidRPr="00EA16CB" w14:paraId="638E1B21" w14:textId="77777777" w:rsidTr="00211DC8">
        <w:trPr>
          <w:trHeight w:val="320"/>
        </w:trPr>
        <w:tc>
          <w:tcPr>
            <w:cnfStyle w:val="001000000000" w:firstRow="0" w:lastRow="0" w:firstColumn="1" w:lastColumn="0" w:oddVBand="0" w:evenVBand="0" w:oddHBand="0" w:evenHBand="0" w:firstRowFirstColumn="0" w:firstRowLastColumn="0" w:lastRowFirstColumn="0" w:lastRowLastColumn="0"/>
            <w:tcW w:w="15593" w:type="dxa"/>
            <w:gridSpan w:val="9"/>
            <w:vAlign w:val="center"/>
            <w:hideMark/>
          </w:tcPr>
          <w:p w14:paraId="2E9D4C8A" w14:textId="3E9EEC3F" w:rsidR="00BF3C2A" w:rsidRPr="00211DC8" w:rsidRDefault="00BF3C2A" w:rsidP="00211DC8">
            <w:pPr>
              <w:pStyle w:val="ListParagraph"/>
              <w:numPr>
                <w:ilvl w:val="0"/>
                <w:numId w:val="12"/>
              </w:numPr>
              <w:spacing w:line="240" w:lineRule="auto"/>
              <w:ind w:left="6549" w:hanging="6189"/>
              <w:jc w:val="left"/>
              <w:rPr>
                <w:color w:val="000000"/>
                <w:sz w:val="26"/>
                <w:szCs w:val="26"/>
              </w:rPr>
            </w:pPr>
            <w:r w:rsidRPr="00211DC8">
              <w:rPr>
                <w:color w:val="000000"/>
                <w:sz w:val="26"/>
                <w:szCs w:val="26"/>
              </w:rPr>
              <w:t>PRETERM INFANTS</w:t>
            </w:r>
          </w:p>
        </w:tc>
      </w:tr>
      <w:tr w:rsidR="00BF3C2A" w:rsidRPr="00EA16CB" w14:paraId="20047D29" w14:textId="77777777" w:rsidTr="00211DC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7" w:type="dxa"/>
            <w:vAlign w:val="center"/>
            <w:hideMark/>
          </w:tcPr>
          <w:p w14:paraId="5DB3A863" w14:textId="77777777" w:rsidR="00BF3C2A" w:rsidRPr="00EA16CB" w:rsidRDefault="00BF3C2A" w:rsidP="00211DC8">
            <w:pPr>
              <w:spacing w:line="240" w:lineRule="auto"/>
              <w:jc w:val="center"/>
              <w:rPr>
                <w:color w:val="000000"/>
                <w:sz w:val="20"/>
                <w:szCs w:val="20"/>
              </w:rPr>
            </w:pPr>
            <w:r w:rsidRPr="00EA16CB">
              <w:rPr>
                <w:color w:val="000000"/>
                <w:sz w:val="20"/>
                <w:szCs w:val="20"/>
              </w:rPr>
              <w:t>Study</w:t>
            </w:r>
          </w:p>
        </w:tc>
        <w:tc>
          <w:tcPr>
            <w:tcW w:w="550" w:type="dxa"/>
            <w:vAlign w:val="center"/>
            <w:hideMark/>
          </w:tcPr>
          <w:p w14:paraId="504FD147" w14:textId="77777777" w:rsidR="00BF3C2A" w:rsidRPr="00EA16CB" w:rsidRDefault="00BF3C2A" w:rsidP="00211DC8">
            <w:pPr>
              <w:spacing w:line="240" w:lineRule="auto"/>
              <w:jc w:val="center"/>
              <w:cnfStyle w:val="000000100000" w:firstRow="0" w:lastRow="0" w:firstColumn="0" w:lastColumn="0" w:oddVBand="0" w:evenVBand="0" w:oddHBand="1" w:evenHBand="0" w:firstRowFirstColumn="0" w:firstRowLastColumn="0" w:lastRowFirstColumn="0" w:lastRowLastColumn="0"/>
              <w:rPr>
                <w:b/>
                <w:bCs/>
                <w:i/>
                <w:iCs/>
                <w:color w:val="000000"/>
                <w:sz w:val="20"/>
                <w:szCs w:val="20"/>
              </w:rPr>
            </w:pPr>
            <w:r w:rsidRPr="00EA16CB">
              <w:rPr>
                <w:b/>
                <w:bCs/>
                <w:i/>
                <w:iCs/>
                <w:color w:val="000000"/>
                <w:sz w:val="20"/>
                <w:szCs w:val="20"/>
              </w:rPr>
              <w:t>n</w:t>
            </w:r>
          </w:p>
        </w:tc>
        <w:tc>
          <w:tcPr>
            <w:tcW w:w="1843" w:type="dxa"/>
            <w:vAlign w:val="center"/>
            <w:hideMark/>
          </w:tcPr>
          <w:p w14:paraId="211C7F8A" w14:textId="77777777" w:rsidR="00BF3C2A" w:rsidRPr="00EA16CB" w:rsidRDefault="00BF3C2A" w:rsidP="00211DC8">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EA16CB">
              <w:rPr>
                <w:b/>
                <w:bCs/>
                <w:color w:val="000000"/>
                <w:sz w:val="20"/>
                <w:szCs w:val="20"/>
              </w:rPr>
              <w:t>Mean GA (±SD)</w:t>
            </w:r>
          </w:p>
        </w:tc>
        <w:tc>
          <w:tcPr>
            <w:tcW w:w="1860" w:type="dxa"/>
            <w:vAlign w:val="center"/>
            <w:hideMark/>
          </w:tcPr>
          <w:p w14:paraId="5D559671" w14:textId="77777777" w:rsidR="00BF3C2A" w:rsidRPr="00EA16CB" w:rsidRDefault="00BF3C2A" w:rsidP="00211DC8">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EA16CB">
              <w:rPr>
                <w:b/>
                <w:bCs/>
                <w:color w:val="000000"/>
                <w:sz w:val="20"/>
                <w:szCs w:val="20"/>
              </w:rPr>
              <w:t>Method of TBW Assessment</w:t>
            </w:r>
          </w:p>
        </w:tc>
        <w:tc>
          <w:tcPr>
            <w:tcW w:w="1701" w:type="dxa"/>
            <w:vAlign w:val="center"/>
            <w:hideMark/>
          </w:tcPr>
          <w:p w14:paraId="37794791" w14:textId="77777777" w:rsidR="00BF3C2A" w:rsidRPr="00EA16CB" w:rsidRDefault="00BF3C2A" w:rsidP="00211DC8">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EA16CB">
              <w:rPr>
                <w:b/>
                <w:bCs/>
                <w:color w:val="000000"/>
                <w:sz w:val="20"/>
                <w:szCs w:val="20"/>
              </w:rPr>
              <w:t>TBW Percentage (mean ±SD)</w:t>
            </w:r>
          </w:p>
        </w:tc>
        <w:tc>
          <w:tcPr>
            <w:tcW w:w="2268" w:type="dxa"/>
            <w:vAlign w:val="center"/>
            <w:hideMark/>
          </w:tcPr>
          <w:p w14:paraId="42BB4956" w14:textId="77777777" w:rsidR="00BF3C2A" w:rsidRPr="00EA16CB" w:rsidRDefault="00BF3C2A" w:rsidP="00211DC8">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EA16CB">
              <w:rPr>
                <w:b/>
                <w:bCs/>
                <w:color w:val="000000"/>
                <w:sz w:val="20"/>
                <w:szCs w:val="20"/>
              </w:rPr>
              <w:t>Birthweight (g) (mean ±SD)</w:t>
            </w:r>
          </w:p>
        </w:tc>
        <w:tc>
          <w:tcPr>
            <w:tcW w:w="1984" w:type="dxa"/>
            <w:gridSpan w:val="2"/>
            <w:vAlign w:val="center"/>
            <w:hideMark/>
          </w:tcPr>
          <w:p w14:paraId="25F942E8" w14:textId="77777777" w:rsidR="00BF3C2A" w:rsidRPr="00EA16CB" w:rsidRDefault="00BF3C2A" w:rsidP="00211DC8">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EA16CB">
              <w:rPr>
                <w:b/>
                <w:bCs/>
                <w:color w:val="000000"/>
                <w:sz w:val="20"/>
                <w:szCs w:val="20"/>
              </w:rPr>
              <w:t>Age at Assessment</w:t>
            </w:r>
          </w:p>
        </w:tc>
        <w:tc>
          <w:tcPr>
            <w:tcW w:w="2410" w:type="dxa"/>
            <w:vAlign w:val="center"/>
            <w:hideMark/>
          </w:tcPr>
          <w:p w14:paraId="66888FE0" w14:textId="77777777" w:rsidR="00BF3C2A" w:rsidRPr="00EA16CB" w:rsidRDefault="00BF3C2A" w:rsidP="00211DC8">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EA16CB">
              <w:rPr>
                <w:b/>
                <w:bCs/>
                <w:color w:val="000000"/>
                <w:sz w:val="20"/>
                <w:szCs w:val="20"/>
              </w:rPr>
              <w:t>Comments</w:t>
            </w:r>
          </w:p>
        </w:tc>
      </w:tr>
      <w:tr w:rsidR="00BF3C2A" w:rsidRPr="00EA16CB" w14:paraId="056DF828" w14:textId="77777777" w:rsidTr="00211DC8">
        <w:trPr>
          <w:trHeight w:val="320"/>
        </w:trPr>
        <w:tc>
          <w:tcPr>
            <w:cnfStyle w:val="001000000000" w:firstRow="0" w:lastRow="0" w:firstColumn="1" w:lastColumn="0" w:oddVBand="0" w:evenVBand="0" w:oddHBand="0" w:evenHBand="0" w:firstRowFirstColumn="0" w:firstRowLastColumn="0" w:lastRowFirstColumn="0" w:lastRowLastColumn="0"/>
            <w:tcW w:w="2977" w:type="dxa"/>
            <w:vAlign w:val="center"/>
            <w:hideMark/>
          </w:tcPr>
          <w:p w14:paraId="6742603D" w14:textId="77777777" w:rsidR="00BF3C2A" w:rsidRPr="00EA16CB" w:rsidRDefault="00BF3C2A" w:rsidP="00211DC8">
            <w:pPr>
              <w:spacing w:line="240" w:lineRule="auto"/>
              <w:jc w:val="left"/>
              <w:rPr>
                <w:color w:val="000000"/>
                <w:sz w:val="20"/>
                <w:szCs w:val="20"/>
              </w:rPr>
            </w:pPr>
            <w:r w:rsidRPr="00EA16CB">
              <w:rPr>
                <w:color w:val="000000"/>
                <w:sz w:val="20"/>
                <w:szCs w:val="20"/>
              </w:rPr>
              <w:t>Baarsma et al. (1992)</w:t>
            </w:r>
            <w:r w:rsidRPr="00EA16CB">
              <w:rPr>
                <w:color w:val="000000"/>
                <w:sz w:val="20"/>
                <w:szCs w:val="20"/>
                <w:vertAlign w:val="superscript"/>
              </w:rPr>
              <w:t>33</w:t>
            </w:r>
            <w:r w:rsidRPr="00EA16CB">
              <w:rPr>
                <w:color w:val="000000"/>
                <w:sz w:val="20"/>
                <w:szCs w:val="20"/>
              </w:rPr>
              <w:t xml:space="preserve"> </w:t>
            </w:r>
            <w:r w:rsidRPr="00EA16CB">
              <w:rPr>
                <w:color w:val="000000"/>
                <w:sz w:val="20"/>
                <w:szCs w:val="20"/>
                <w:vertAlign w:val="superscript"/>
              </w:rPr>
              <w:t>†</w:t>
            </w:r>
          </w:p>
        </w:tc>
        <w:tc>
          <w:tcPr>
            <w:tcW w:w="550" w:type="dxa"/>
            <w:vAlign w:val="center"/>
            <w:hideMark/>
          </w:tcPr>
          <w:p w14:paraId="7872F5E6" w14:textId="77777777" w:rsidR="00BF3C2A" w:rsidRPr="00EA16CB" w:rsidRDefault="00BF3C2A" w:rsidP="00211DC8">
            <w:pPr>
              <w:spacing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8</w:t>
            </w:r>
          </w:p>
        </w:tc>
        <w:tc>
          <w:tcPr>
            <w:tcW w:w="1843" w:type="dxa"/>
            <w:vAlign w:val="center"/>
            <w:hideMark/>
          </w:tcPr>
          <w:p w14:paraId="6D506E6A" w14:textId="77777777" w:rsidR="00BF3C2A" w:rsidRPr="00EA16CB" w:rsidRDefault="00BF3C2A" w:rsidP="00211DC8">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31.63 ± 3.66</w:t>
            </w:r>
          </w:p>
        </w:tc>
        <w:tc>
          <w:tcPr>
            <w:tcW w:w="1860" w:type="dxa"/>
            <w:vAlign w:val="center"/>
            <w:hideMark/>
          </w:tcPr>
          <w:p w14:paraId="41A8CE12"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Deuterium oxide dilution</w:t>
            </w:r>
          </w:p>
        </w:tc>
        <w:tc>
          <w:tcPr>
            <w:tcW w:w="1701" w:type="dxa"/>
            <w:vAlign w:val="center"/>
            <w:hideMark/>
          </w:tcPr>
          <w:p w14:paraId="03F6623B"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83.24 ± 4.74</w:t>
            </w:r>
          </w:p>
        </w:tc>
        <w:tc>
          <w:tcPr>
            <w:tcW w:w="2268" w:type="dxa"/>
            <w:vAlign w:val="center"/>
            <w:hideMark/>
          </w:tcPr>
          <w:p w14:paraId="1E23352C"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1683 ± 584</w:t>
            </w:r>
          </w:p>
        </w:tc>
        <w:tc>
          <w:tcPr>
            <w:tcW w:w="1945" w:type="dxa"/>
            <w:noWrap/>
            <w:vAlign w:val="center"/>
            <w:hideMark/>
          </w:tcPr>
          <w:p w14:paraId="47BB9441"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2-7 days (one infant at 15 days)</w:t>
            </w:r>
          </w:p>
        </w:tc>
        <w:tc>
          <w:tcPr>
            <w:tcW w:w="2449" w:type="dxa"/>
            <w:gridSpan w:val="2"/>
            <w:vAlign w:val="center"/>
          </w:tcPr>
          <w:p w14:paraId="02334F18"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BF3C2A" w:rsidRPr="00EA16CB" w14:paraId="14900CFF" w14:textId="77777777" w:rsidTr="00211DC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977" w:type="dxa"/>
            <w:vAlign w:val="center"/>
            <w:hideMark/>
          </w:tcPr>
          <w:p w14:paraId="66D5BEFE" w14:textId="77777777" w:rsidR="00BF3C2A" w:rsidRPr="00EA16CB" w:rsidRDefault="00BF3C2A" w:rsidP="00211DC8">
            <w:pPr>
              <w:spacing w:line="240" w:lineRule="auto"/>
              <w:rPr>
                <w:color w:val="000000"/>
                <w:sz w:val="20"/>
                <w:szCs w:val="20"/>
              </w:rPr>
            </w:pPr>
            <w:r w:rsidRPr="00EA16CB">
              <w:rPr>
                <w:color w:val="000000"/>
                <w:sz w:val="20"/>
                <w:szCs w:val="20"/>
              </w:rPr>
              <w:t>Bauer et al. (1991)</w:t>
            </w:r>
            <w:r w:rsidRPr="00EA16CB">
              <w:rPr>
                <w:color w:val="000000"/>
                <w:sz w:val="20"/>
                <w:szCs w:val="20"/>
                <w:vertAlign w:val="superscript"/>
              </w:rPr>
              <w:t>34</w:t>
            </w:r>
            <w:r w:rsidRPr="00EA16CB">
              <w:rPr>
                <w:color w:val="000000"/>
                <w:sz w:val="20"/>
                <w:szCs w:val="20"/>
              </w:rPr>
              <w:t xml:space="preserve"> </w:t>
            </w:r>
            <w:r w:rsidRPr="00EA16CB">
              <w:rPr>
                <w:color w:val="000000"/>
                <w:sz w:val="20"/>
                <w:szCs w:val="20"/>
                <w:vertAlign w:val="superscript"/>
              </w:rPr>
              <w:t>†</w:t>
            </w:r>
          </w:p>
        </w:tc>
        <w:tc>
          <w:tcPr>
            <w:tcW w:w="550" w:type="dxa"/>
            <w:vAlign w:val="center"/>
            <w:hideMark/>
          </w:tcPr>
          <w:p w14:paraId="310D0A67" w14:textId="77777777" w:rsidR="00BF3C2A" w:rsidRPr="00EA16CB" w:rsidRDefault="00BF3C2A" w:rsidP="00211DC8">
            <w:pPr>
              <w:spacing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8</w:t>
            </w:r>
          </w:p>
        </w:tc>
        <w:tc>
          <w:tcPr>
            <w:tcW w:w="1843" w:type="dxa"/>
            <w:vAlign w:val="center"/>
            <w:hideMark/>
          </w:tcPr>
          <w:p w14:paraId="5C54F0CD" w14:textId="77777777" w:rsidR="00BF3C2A" w:rsidRPr="00EA16CB" w:rsidRDefault="00BF3C2A" w:rsidP="00211DC8">
            <w:pPr>
              <w:spacing w:line="240" w:lineRule="auto"/>
              <w:jc w:val="left"/>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28.00 ± 1.39</w:t>
            </w:r>
            <w:r w:rsidRPr="00EA16CB">
              <w:rPr>
                <w:color w:val="000000"/>
                <w:sz w:val="20"/>
                <w:szCs w:val="20"/>
                <w:vertAlign w:val="superscript"/>
              </w:rPr>
              <w:t>††</w:t>
            </w:r>
          </w:p>
        </w:tc>
        <w:tc>
          <w:tcPr>
            <w:tcW w:w="1860" w:type="dxa"/>
            <w:vAlign w:val="center"/>
            <w:hideMark/>
          </w:tcPr>
          <w:p w14:paraId="41A6CB14"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Deuterium oxide dilution</w:t>
            </w:r>
          </w:p>
        </w:tc>
        <w:tc>
          <w:tcPr>
            <w:tcW w:w="1701" w:type="dxa"/>
            <w:vAlign w:val="center"/>
            <w:hideMark/>
          </w:tcPr>
          <w:p w14:paraId="36C9999B"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79.20 ± 11.40</w:t>
            </w:r>
          </w:p>
        </w:tc>
        <w:tc>
          <w:tcPr>
            <w:tcW w:w="2268" w:type="dxa"/>
            <w:vAlign w:val="center"/>
            <w:hideMark/>
          </w:tcPr>
          <w:p w14:paraId="6F1692E4"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1057 ± 213</w:t>
            </w:r>
          </w:p>
        </w:tc>
        <w:tc>
          <w:tcPr>
            <w:tcW w:w="1945" w:type="dxa"/>
            <w:vAlign w:val="center"/>
            <w:hideMark/>
          </w:tcPr>
          <w:p w14:paraId="500E2EE3"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First 12 hours of life</w:t>
            </w:r>
          </w:p>
        </w:tc>
        <w:tc>
          <w:tcPr>
            <w:tcW w:w="2449" w:type="dxa"/>
            <w:gridSpan w:val="2"/>
            <w:vAlign w:val="center"/>
          </w:tcPr>
          <w:p w14:paraId="4B299042"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BF3C2A" w:rsidRPr="00EA16CB" w14:paraId="10644A46" w14:textId="77777777" w:rsidTr="00211DC8">
        <w:trPr>
          <w:trHeight w:val="320"/>
        </w:trPr>
        <w:tc>
          <w:tcPr>
            <w:cnfStyle w:val="001000000000" w:firstRow="0" w:lastRow="0" w:firstColumn="1" w:lastColumn="0" w:oddVBand="0" w:evenVBand="0" w:oddHBand="0" w:evenHBand="0" w:firstRowFirstColumn="0" w:firstRowLastColumn="0" w:lastRowFirstColumn="0" w:lastRowLastColumn="0"/>
            <w:tcW w:w="2977" w:type="dxa"/>
            <w:vAlign w:val="center"/>
            <w:hideMark/>
          </w:tcPr>
          <w:p w14:paraId="754F3E04" w14:textId="77777777" w:rsidR="00BF3C2A" w:rsidRPr="00EA16CB" w:rsidRDefault="00BF3C2A" w:rsidP="00211DC8">
            <w:pPr>
              <w:spacing w:line="240" w:lineRule="auto"/>
              <w:rPr>
                <w:color w:val="000000"/>
                <w:sz w:val="20"/>
                <w:szCs w:val="20"/>
              </w:rPr>
            </w:pPr>
            <w:r w:rsidRPr="00EA16CB">
              <w:rPr>
                <w:color w:val="000000"/>
                <w:sz w:val="20"/>
                <w:szCs w:val="20"/>
              </w:rPr>
              <w:t>Bhatia et al. (1988)</w:t>
            </w:r>
            <w:r w:rsidRPr="00EA16CB">
              <w:rPr>
                <w:color w:val="000000"/>
                <w:sz w:val="20"/>
                <w:szCs w:val="20"/>
                <w:vertAlign w:val="superscript"/>
              </w:rPr>
              <w:t>35</w:t>
            </w:r>
          </w:p>
        </w:tc>
        <w:tc>
          <w:tcPr>
            <w:tcW w:w="550" w:type="dxa"/>
            <w:vAlign w:val="center"/>
            <w:hideMark/>
          </w:tcPr>
          <w:p w14:paraId="7C0B262C" w14:textId="77777777" w:rsidR="00BF3C2A" w:rsidRPr="00EA16CB" w:rsidRDefault="00BF3C2A" w:rsidP="00211DC8">
            <w:pPr>
              <w:spacing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17</w:t>
            </w:r>
          </w:p>
        </w:tc>
        <w:tc>
          <w:tcPr>
            <w:tcW w:w="1843" w:type="dxa"/>
            <w:vAlign w:val="center"/>
            <w:hideMark/>
          </w:tcPr>
          <w:p w14:paraId="52C4569A" w14:textId="77777777" w:rsidR="00BF3C2A" w:rsidRPr="00EA16CB" w:rsidRDefault="00BF3C2A" w:rsidP="00211DC8">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34.60 ± 1.90</w:t>
            </w:r>
          </w:p>
        </w:tc>
        <w:tc>
          <w:tcPr>
            <w:tcW w:w="1860" w:type="dxa"/>
            <w:vAlign w:val="center"/>
            <w:hideMark/>
          </w:tcPr>
          <w:p w14:paraId="513B2C15"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Deuterium oxide dilution</w:t>
            </w:r>
          </w:p>
        </w:tc>
        <w:tc>
          <w:tcPr>
            <w:tcW w:w="1701" w:type="dxa"/>
            <w:vAlign w:val="center"/>
            <w:hideMark/>
          </w:tcPr>
          <w:p w14:paraId="66170F2C"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74.23 ± 4.32</w:t>
            </w:r>
          </w:p>
        </w:tc>
        <w:tc>
          <w:tcPr>
            <w:tcW w:w="2268" w:type="dxa"/>
            <w:vAlign w:val="center"/>
            <w:hideMark/>
          </w:tcPr>
          <w:p w14:paraId="1DADFA41"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1990 ± 82</w:t>
            </w:r>
          </w:p>
        </w:tc>
        <w:tc>
          <w:tcPr>
            <w:tcW w:w="4394" w:type="dxa"/>
            <w:gridSpan w:val="3"/>
            <w:vAlign w:val="center"/>
            <w:hideMark/>
          </w:tcPr>
          <w:p w14:paraId="36665F57"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First 7 days of life</w:t>
            </w:r>
          </w:p>
        </w:tc>
      </w:tr>
      <w:tr w:rsidR="00BF3C2A" w:rsidRPr="00EA16CB" w14:paraId="172B4BAD" w14:textId="77777777" w:rsidTr="00211DC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977" w:type="dxa"/>
            <w:vAlign w:val="center"/>
            <w:hideMark/>
          </w:tcPr>
          <w:p w14:paraId="728225B6" w14:textId="77777777" w:rsidR="00BF3C2A" w:rsidRPr="00EA16CB" w:rsidRDefault="00BF3C2A" w:rsidP="00211DC8">
            <w:pPr>
              <w:spacing w:line="240" w:lineRule="auto"/>
              <w:rPr>
                <w:color w:val="000000"/>
                <w:sz w:val="20"/>
                <w:szCs w:val="20"/>
              </w:rPr>
            </w:pPr>
            <w:r w:rsidRPr="00EA16CB">
              <w:rPr>
                <w:color w:val="000000"/>
                <w:sz w:val="20"/>
                <w:szCs w:val="20"/>
              </w:rPr>
              <w:lastRenderedPageBreak/>
              <w:t>Cheek et al. (1984)</w:t>
            </w:r>
            <w:r w:rsidRPr="00EA16CB">
              <w:rPr>
                <w:color w:val="000000"/>
                <w:sz w:val="20"/>
                <w:szCs w:val="20"/>
                <w:vertAlign w:val="superscript"/>
              </w:rPr>
              <w:t>22</w:t>
            </w:r>
            <w:r w:rsidRPr="00EA16CB">
              <w:rPr>
                <w:color w:val="000000"/>
                <w:sz w:val="20"/>
                <w:szCs w:val="20"/>
              </w:rPr>
              <w:t xml:space="preserve"> </w:t>
            </w:r>
            <w:r w:rsidRPr="00EA16CB">
              <w:rPr>
                <w:color w:val="000000"/>
                <w:sz w:val="20"/>
                <w:szCs w:val="20"/>
                <w:vertAlign w:val="superscript"/>
              </w:rPr>
              <w:t>†</w:t>
            </w:r>
          </w:p>
        </w:tc>
        <w:tc>
          <w:tcPr>
            <w:tcW w:w="550" w:type="dxa"/>
            <w:vAlign w:val="center"/>
            <w:hideMark/>
          </w:tcPr>
          <w:p w14:paraId="05ED9F7F" w14:textId="77777777" w:rsidR="00BF3C2A" w:rsidRPr="00EA16CB" w:rsidRDefault="00BF3C2A" w:rsidP="00211DC8">
            <w:pPr>
              <w:spacing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5</w:t>
            </w:r>
          </w:p>
        </w:tc>
        <w:tc>
          <w:tcPr>
            <w:tcW w:w="1843" w:type="dxa"/>
            <w:vAlign w:val="center"/>
            <w:hideMark/>
          </w:tcPr>
          <w:p w14:paraId="080C7FAA" w14:textId="77777777" w:rsidR="00BF3C2A" w:rsidRPr="00EA16CB" w:rsidRDefault="00BF3C2A" w:rsidP="00211DC8">
            <w:pPr>
              <w:spacing w:line="240" w:lineRule="auto"/>
              <w:jc w:val="left"/>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32.50 ± 1.74</w:t>
            </w:r>
            <w:r w:rsidRPr="00EA16CB">
              <w:rPr>
                <w:color w:val="000000"/>
                <w:sz w:val="20"/>
                <w:szCs w:val="20"/>
                <w:vertAlign w:val="superscript"/>
              </w:rPr>
              <w:t>††</w:t>
            </w:r>
          </w:p>
        </w:tc>
        <w:tc>
          <w:tcPr>
            <w:tcW w:w="1860" w:type="dxa"/>
            <w:vAlign w:val="center"/>
            <w:hideMark/>
          </w:tcPr>
          <w:p w14:paraId="628A5CE5"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Deuterium oxide dilution</w:t>
            </w:r>
          </w:p>
        </w:tc>
        <w:tc>
          <w:tcPr>
            <w:tcW w:w="1701" w:type="dxa"/>
            <w:vAlign w:val="center"/>
            <w:hideMark/>
          </w:tcPr>
          <w:p w14:paraId="711AA99C"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81.90 ± 2.80</w:t>
            </w:r>
          </w:p>
        </w:tc>
        <w:tc>
          <w:tcPr>
            <w:tcW w:w="2268" w:type="dxa"/>
            <w:vAlign w:val="center"/>
            <w:hideMark/>
          </w:tcPr>
          <w:p w14:paraId="26E9BF82"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2012 ± 397</w:t>
            </w:r>
          </w:p>
        </w:tc>
        <w:tc>
          <w:tcPr>
            <w:tcW w:w="1984" w:type="dxa"/>
            <w:gridSpan w:val="2"/>
            <w:vAlign w:val="center"/>
            <w:hideMark/>
          </w:tcPr>
          <w:p w14:paraId="70649F30"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12 hours of life</w:t>
            </w:r>
          </w:p>
        </w:tc>
        <w:tc>
          <w:tcPr>
            <w:tcW w:w="2410" w:type="dxa"/>
            <w:vAlign w:val="center"/>
            <w:hideMark/>
          </w:tcPr>
          <w:p w14:paraId="5F3BE0C8"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Compared preterm, term AGA and term SGA</w:t>
            </w:r>
          </w:p>
        </w:tc>
      </w:tr>
      <w:tr w:rsidR="00BF3C2A" w:rsidRPr="00EA16CB" w14:paraId="01778496" w14:textId="77777777" w:rsidTr="00211DC8">
        <w:trPr>
          <w:trHeight w:val="320"/>
        </w:trPr>
        <w:tc>
          <w:tcPr>
            <w:cnfStyle w:val="001000000000" w:firstRow="0" w:lastRow="0" w:firstColumn="1" w:lastColumn="0" w:oddVBand="0" w:evenVBand="0" w:oddHBand="0" w:evenHBand="0" w:firstRowFirstColumn="0" w:firstRowLastColumn="0" w:lastRowFirstColumn="0" w:lastRowLastColumn="0"/>
            <w:tcW w:w="2977" w:type="dxa"/>
            <w:vAlign w:val="center"/>
            <w:hideMark/>
          </w:tcPr>
          <w:p w14:paraId="7302D85A" w14:textId="77777777" w:rsidR="00BF3C2A" w:rsidRPr="00EA16CB" w:rsidRDefault="00BF3C2A" w:rsidP="00211DC8">
            <w:pPr>
              <w:spacing w:line="240" w:lineRule="auto"/>
              <w:rPr>
                <w:color w:val="000000"/>
                <w:sz w:val="20"/>
                <w:szCs w:val="20"/>
              </w:rPr>
            </w:pPr>
            <w:r w:rsidRPr="00EA16CB">
              <w:rPr>
                <w:color w:val="000000"/>
                <w:sz w:val="20"/>
                <w:szCs w:val="20"/>
              </w:rPr>
              <w:t>Hartnoll et al. (2000)</w:t>
            </w:r>
            <w:r w:rsidRPr="00EA16CB">
              <w:rPr>
                <w:color w:val="000000"/>
                <w:sz w:val="20"/>
                <w:szCs w:val="20"/>
                <w:vertAlign w:val="superscript"/>
              </w:rPr>
              <w:t>36</w:t>
            </w:r>
          </w:p>
        </w:tc>
        <w:tc>
          <w:tcPr>
            <w:tcW w:w="550" w:type="dxa"/>
            <w:vAlign w:val="center"/>
            <w:hideMark/>
          </w:tcPr>
          <w:p w14:paraId="4F32F0DA" w14:textId="77777777" w:rsidR="00BF3C2A" w:rsidRPr="00EA16CB" w:rsidRDefault="00BF3C2A" w:rsidP="00211DC8">
            <w:pPr>
              <w:spacing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42</w:t>
            </w:r>
          </w:p>
        </w:tc>
        <w:tc>
          <w:tcPr>
            <w:tcW w:w="1843" w:type="dxa"/>
            <w:vAlign w:val="center"/>
            <w:hideMark/>
          </w:tcPr>
          <w:p w14:paraId="704EB448" w14:textId="77777777" w:rsidR="00BF3C2A" w:rsidRPr="00EA16CB" w:rsidRDefault="00BF3C2A" w:rsidP="00211DC8">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27.52 ± 1.01</w:t>
            </w:r>
            <w:r w:rsidRPr="00EA16CB">
              <w:rPr>
                <w:color w:val="000000"/>
                <w:sz w:val="20"/>
                <w:szCs w:val="20"/>
                <w:vertAlign w:val="superscript"/>
              </w:rPr>
              <w:t>††</w:t>
            </w:r>
          </w:p>
        </w:tc>
        <w:tc>
          <w:tcPr>
            <w:tcW w:w="1860" w:type="dxa"/>
            <w:vAlign w:val="center"/>
            <w:hideMark/>
          </w:tcPr>
          <w:p w14:paraId="16672D3D"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Oxygen-18 dilution</w:t>
            </w:r>
          </w:p>
        </w:tc>
        <w:tc>
          <w:tcPr>
            <w:tcW w:w="1701" w:type="dxa"/>
            <w:vAlign w:val="center"/>
            <w:hideMark/>
          </w:tcPr>
          <w:p w14:paraId="0F3F3309"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83.39 ± 7.75</w:t>
            </w:r>
            <w:r w:rsidRPr="00EA16CB">
              <w:rPr>
                <w:color w:val="000000"/>
                <w:sz w:val="20"/>
                <w:szCs w:val="20"/>
                <w:vertAlign w:val="superscript"/>
              </w:rPr>
              <w:t>††</w:t>
            </w:r>
          </w:p>
        </w:tc>
        <w:tc>
          <w:tcPr>
            <w:tcW w:w="2268" w:type="dxa"/>
            <w:vAlign w:val="center"/>
            <w:hideMark/>
          </w:tcPr>
          <w:p w14:paraId="0695AAC1"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1011 ± 238</w:t>
            </w:r>
            <w:r w:rsidRPr="00EA16CB">
              <w:rPr>
                <w:color w:val="000000"/>
                <w:sz w:val="20"/>
                <w:szCs w:val="20"/>
                <w:vertAlign w:val="superscript"/>
              </w:rPr>
              <w:t>††</w:t>
            </w:r>
          </w:p>
        </w:tc>
        <w:tc>
          <w:tcPr>
            <w:tcW w:w="1984" w:type="dxa"/>
            <w:gridSpan w:val="2"/>
            <w:vAlign w:val="center"/>
            <w:hideMark/>
          </w:tcPr>
          <w:p w14:paraId="36C4505B"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Within 18 hours of birth</w:t>
            </w:r>
          </w:p>
        </w:tc>
        <w:tc>
          <w:tcPr>
            <w:tcW w:w="2410" w:type="dxa"/>
            <w:vAlign w:val="center"/>
            <w:hideMark/>
          </w:tcPr>
          <w:p w14:paraId="244B8D46"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Compared AGA and SGA infants</w:t>
            </w:r>
          </w:p>
        </w:tc>
      </w:tr>
      <w:tr w:rsidR="00BF3C2A" w:rsidRPr="00EA16CB" w14:paraId="5C55FBD5" w14:textId="77777777" w:rsidTr="00211DC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977" w:type="dxa"/>
            <w:vAlign w:val="center"/>
            <w:hideMark/>
          </w:tcPr>
          <w:p w14:paraId="61260CE9" w14:textId="77777777" w:rsidR="00BF3C2A" w:rsidRPr="00EA16CB" w:rsidRDefault="00BF3C2A" w:rsidP="00211DC8">
            <w:pPr>
              <w:spacing w:line="240" w:lineRule="auto"/>
              <w:rPr>
                <w:color w:val="000000"/>
                <w:sz w:val="20"/>
                <w:szCs w:val="20"/>
              </w:rPr>
            </w:pPr>
            <w:r w:rsidRPr="00EA16CB">
              <w:rPr>
                <w:color w:val="000000"/>
                <w:sz w:val="20"/>
                <w:szCs w:val="20"/>
              </w:rPr>
              <w:t>Heimler et al. (1993)</w:t>
            </w:r>
            <w:r w:rsidRPr="00EA16CB">
              <w:rPr>
                <w:color w:val="000000"/>
                <w:sz w:val="20"/>
                <w:szCs w:val="20"/>
                <w:vertAlign w:val="superscript"/>
              </w:rPr>
              <w:t>37</w:t>
            </w:r>
            <w:r w:rsidRPr="00EA16CB">
              <w:rPr>
                <w:color w:val="000000"/>
                <w:sz w:val="20"/>
                <w:szCs w:val="20"/>
              </w:rPr>
              <w:t xml:space="preserve"> </w:t>
            </w:r>
            <w:r w:rsidRPr="00EA16CB">
              <w:rPr>
                <w:color w:val="000000"/>
                <w:sz w:val="20"/>
                <w:szCs w:val="20"/>
                <w:vertAlign w:val="superscript"/>
              </w:rPr>
              <w:t>†</w:t>
            </w:r>
          </w:p>
        </w:tc>
        <w:tc>
          <w:tcPr>
            <w:tcW w:w="550" w:type="dxa"/>
            <w:vAlign w:val="center"/>
            <w:hideMark/>
          </w:tcPr>
          <w:p w14:paraId="0BCA3D1C" w14:textId="77777777" w:rsidR="00BF3C2A" w:rsidRPr="00EA16CB" w:rsidRDefault="00BF3C2A" w:rsidP="00211DC8">
            <w:pPr>
              <w:spacing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14</w:t>
            </w:r>
          </w:p>
        </w:tc>
        <w:tc>
          <w:tcPr>
            <w:tcW w:w="1843" w:type="dxa"/>
            <w:vAlign w:val="center"/>
            <w:hideMark/>
          </w:tcPr>
          <w:p w14:paraId="689720C7" w14:textId="77777777" w:rsidR="00BF3C2A" w:rsidRPr="00EA16CB" w:rsidRDefault="00BF3C2A" w:rsidP="00211DC8">
            <w:pPr>
              <w:spacing w:line="240" w:lineRule="auto"/>
              <w:jc w:val="left"/>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30.70 ± 2.40</w:t>
            </w:r>
          </w:p>
        </w:tc>
        <w:tc>
          <w:tcPr>
            <w:tcW w:w="1860" w:type="dxa"/>
            <w:vAlign w:val="center"/>
            <w:hideMark/>
          </w:tcPr>
          <w:p w14:paraId="08D168AF"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Deuterium oxide dilution</w:t>
            </w:r>
          </w:p>
        </w:tc>
        <w:tc>
          <w:tcPr>
            <w:tcW w:w="1701" w:type="dxa"/>
            <w:vAlign w:val="center"/>
            <w:hideMark/>
          </w:tcPr>
          <w:p w14:paraId="64A9B4C0"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86.60 ± 6.10</w:t>
            </w:r>
          </w:p>
        </w:tc>
        <w:tc>
          <w:tcPr>
            <w:tcW w:w="2268" w:type="dxa"/>
            <w:vAlign w:val="center"/>
            <w:hideMark/>
          </w:tcPr>
          <w:p w14:paraId="5D8805E9"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1473 ± 342</w:t>
            </w:r>
          </w:p>
        </w:tc>
        <w:tc>
          <w:tcPr>
            <w:tcW w:w="1984" w:type="dxa"/>
            <w:gridSpan w:val="2"/>
            <w:vAlign w:val="center"/>
            <w:hideMark/>
          </w:tcPr>
          <w:p w14:paraId="4657A585"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Day 1 of life</w:t>
            </w:r>
          </w:p>
        </w:tc>
        <w:tc>
          <w:tcPr>
            <w:tcW w:w="2410" w:type="dxa"/>
            <w:vAlign w:val="center"/>
            <w:hideMark/>
          </w:tcPr>
          <w:p w14:paraId="2B75AC0B"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BF3C2A" w:rsidRPr="00EA16CB" w14:paraId="189CA5EF" w14:textId="77777777" w:rsidTr="00211DC8">
        <w:trPr>
          <w:trHeight w:val="320"/>
        </w:trPr>
        <w:tc>
          <w:tcPr>
            <w:cnfStyle w:val="001000000000" w:firstRow="0" w:lastRow="0" w:firstColumn="1" w:lastColumn="0" w:oddVBand="0" w:evenVBand="0" w:oddHBand="0" w:evenHBand="0" w:firstRowFirstColumn="0" w:firstRowLastColumn="0" w:lastRowFirstColumn="0" w:lastRowLastColumn="0"/>
            <w:tcW w:w="2977" w:type="dxa"/>
            <w:vAlign w:val="center"/>
            <w:hideMark/>
          </w:tcPr>
          <w:p w14:paraId="69AB1269" w14:textId="77777777" w:rsidR="00BF3C2A" w:rsidRPr="00EA16CB" w:rsidRDefault="00BF3C2A" w:rsidP="00211DC8">
            <w:pPr>
              <w:spacing w:line="240" w:lineRule="auto"/>
              <w:rPr>
                <w:color w:val="000000"/>
                <w:sz w:val="20"/>
                <w:szCs w:val="20"/>
              </w:rPr>
            </w:pPr>
            <w:r w:rsidRPr="00EA16CB">
              <w:rPr>
                <w:color w:val="000000"/>
                <w:sz w:val="20"/>
                <w:szCs w:val="20"/>
              </w:rPr>
              <w:t>Raghavan et al. (1988)</w:t>
            </w:r>
            <w:r w:rsidRPr="00EA16CB">
              <w:rPr>
                <w:color w:val="000000"/>
                <w:sz w:val="20"/>
                <w:szCs w:val="20"/>
                <w:vertAlign w:val="superscript"/>
              </w:rPr>
              <w:t>38</w:t>
            </w:r>
          </w:p>
        </w:tc>
        <w:tc>
          <w:tcPr>
            <w:tcW w:w="550" w:type="dxa"/>
            <w:vAlign w:val="center"/>
            <w:hideMark/>
          </w:tcPr>
          <w:p w14:paraId="62EE45E5" w14:textId="77777777" w:rsidR="00BF3C2A" w:rsidRPr="00EA16CB" w:rsidRDefault="00BF3C2A" w:rsidP="00211DC8">
            <w:pPr>
              <w:spacing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18</w:t>
            </w:r>
          </w:p>
        </w:tc>
        <w:tc>
          <w:tcPr>
            <w:tcW w:w="1843" w:type="dxa"/>
            <w:vAlign w:val="center"/>
            <w:hideMark/>
          </w:tcPr>
          <w:p w14:paraId="69FC56C7" w14:textId="77777777" w:rsidR="00BF3C2A" w:rsidRPr="00EA16CB" w:rsidRDefault="00BF3C2A" w:rsidP="00211DC8">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27.22 ± 2.24</w:t>
            </w:r>
          </w:p>
        </w:tc>
        <w:tc>
          <w:tcPr>
            <w:tcW w:w="1860" w:type="dxa"/>
            <w:vAlign w:val="center"/>
            <w:hideMark/>
          </w:tcPr>
          <w:p w14:paraId="109A0269"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Oxygen-18 dilution</w:t>
            </w:r>
          </w:p>
        </w:tc>
        <w:tc>
          <w:tcPr>
            <w:tcW w:w="1701" w:type="dxa"/>
            <w:vAlign w:val="center"/>
            <w:hideMark/>
          </w:tcPr>
          <w:p w14:paraId="7F5B421E"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90.65 ± 2.82</w:t>
            </w:r>
          </w:p>
        </w:tc>
        <w:tc>
          <w:tcPr>
            <w:tcW w:w="2268" w:type="dxa"/>
            <w:vAlign w:val="center"/>
            <w:hideMark/>
          </w:tcPr>
          <w:p w14:paraId="6B048024"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838 ± 161</w:t>
            </w:r>
          </w:p>
        </w:tc>
        <w:tc>
          <w:tcPr>
            <w:tcW w:w="1984" w:type="dxa"/>
            <w:gridSpan w:val="2"/>
            <w:vAlign w:val="center"/>
            <w:hideMark/>
          </w:tcPr>
          <w:p w14:paraId="26B4E00A"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1-4 days</w:t>
            </w:r>
          </w:p>
        </w:tc>
        <w:tc>
          <w:tcPr>
            <w:tcW w:w="2410" w:type="dxa"/>
            <w:vAlign w:val="center"/>
            <w:hideMark/>
          </w:tcPr>
          <w:p w14:paraId="040395F6"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Validation study for bioelectrical impedance</w:t>
            </w:r>
          </w:p>
        </w:tc>
      </w:tr>
      <w:tr w:rsidR="00BF3C2A" w:rsidRPr="00EA16CB" w14:paraId="718D1F34" w14:textId="77777777" w:rsidTr="00211DC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977" w:type="dxa"/>
            <w:vAlign w:val="center"/>
            <w:hideMark/>
          </w:tcPr>
          <w:p w14:paraId="4C9671B4" w14:textId="77777777" w:rsidR="00BF3C2A" w:rsidRPr="00EA16CB" w:rsidRDefault="00BF3C2A" w:rsidP="00211DC8">
            <w:pPr>
              <w:spacing w:line="240" w:lineRule="auto"/>
              <w:rPr>
                <w:color w:val="000000"/>
                <w:sz w:val="20"/>
                <w:szCs w:val="20"/>
              </w:rPr>
            </w:pPr>
            <w:r w:rsidRPr="00EA16CB">
              <w:rPr>
                <w:color w:val="000000"/>
                <w:sz w:val="20"/>
                <w:szCs w:val="20"/>
              </w:rPr>
              <w:t>Singhi et al. (1995)a</w:t>
            </w:r>
            <w:r w:rsidRPr="00EA16CB">
              <w:rPr>
                <w:color w:val="000000"/>
                <w:sz w:val="20"/>
                <w:szCs w:val="20"/>
                <w:vertAlign w:val="superscript"/>
              </w:rPr>
              <w:t>39</w:t>
            </w:r>
            <w:r w:rsidRPr="00EA16CB">
              <w:rPr>
                <w:color w:val="000000"/>
                <w:sz w:val="20"/>
                <w:szCs w:val="20"/>
              </w:rPr>
              <w:t xml:space="preserve"> </w:t>
            </w:r>
            <w:r w:rsidRPr="00EA16CB">
              <w:rPr>
                <w:color w:val="000000"/>
                <w:sz w:val="20"/>
                <w:szCs w:val="20"/>
                <w:vertAlign w:val="superscript"/>
              </w:rPr>
              <w:t>†</w:t>
            </w:r>
          </w:p>
        </w:tc>
        <w:tc>
          <w:tcPr>
            <w:tcW w:w="550" w:type="dxa"/>
            <w:vAlign w:val="center"/>
            <w:hideMark/>
          </w:tcPr>
          <w:p w14:paraId="4294E2DA" w14:textId="77777777" w:rsidR="00BF3C2A" w:rsidRPr="00EA16CB" w:rsidRDefault="00BF3C2A" w:rsidP="00211DC8">
            <w:pPr>
              <w:spacing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23</w:t>
            </w:r>
          </w:p>
        </w:tc>
        <w:tc>
          <w:tcPr>
            <w:tcW w:w="1843" w:type="dxa"/>
            <w:vAlign w:val="center"/>
            <w:hideMark/>
          </w:tcPr>
          <w:p w14:paraId="64CFA494" w14:textId="77777777" w:rsidR="00BF3C2A" w:rsidRPr="00EA16CB" w:rsidRDefault="00BF3C2A" w:rsidP="00211DC8">
            <w:pPr>
              <w:spacing w:line="240" w:lineRule="auto"/>
              <w:jc w:val="left"/>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33.71 ± 1.00</w:t>
            </w:r>
            <w:r w:rsidRPr="00EA16CB">
              <w:rPr>
                <w:color w:val="000000"/>
                <w:sz w:val="20"/>
                <w:szCs w:val="20"/>
                <w:vertAlign w:val="superscript"/>
              </w:rPr>
              <w:t>††</w:t>
            </w:r>
          </w:p>
        </w:tc>
        <w:tc>
          <w:tcPr>
            <w:tcW w:w="1860" w:type="dxa"/>
            <w:vAlign w:val="center"/>
            <w:hideMark/>
          </w:tcPr>
          <w:p w14:paraId="0CE9A460"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Tritiated water dilution</w:t>
            </w:r>
          </w:p>
        </w:tc>
        <w:tc>
          <w:tcPr>
            <w:tcW w:w="1701" w:type="dxa"/>
            <w:vAlign w:val="center"/>
            <w:hideMark/>
          </w:tcPr>
          <w:p w14:paraId="7A53ABD9"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77.34 ± 16.80</w:t>
            </w:r>
          </w:p>
        </w:tc>
        <w:tc>
          <w:tcPr>
            <w:tcW w:w="2268" w:type="dxa"/>
            <w:vAlign w:val="center"/>
            <w:hideMark/>
          </w:tcPr>
          <w:p w14:paraId="76F48DC7"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1902 ± 242</w:t>
            </w:r>
          </w:p>
        </w:tc>
        <w:tc>
          <w:tcPr>
            <w:tcW w:w="1984" w:type="dxa"/>
            <w:gridSpan w:val="2"/>
            <w:vAlign w:val="center"/>
            <w:hideMark/>
          </w:tcPr>
          <w:p w14:paraId="1EF00581"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Within 6 hours of birth</w:t>
            </w:r>
          </w:p>
        </w:tc>
        <w:tc>
          <w:tcPr>
            <w:tcW w:w="2410" w:type="dxa"/>
            <w:vAlign w:val="center"/>
            <w:hideMark/>
          </w:tcPr>
          <w:p w14:paraId="790FE33A" w14:textId="77777777" w:rsidR="00BF3C2A" w:rsidRPr="00EA16CB" w:rsidRDefault="00BF3C2A" w:rsidP="00211DC8">
            <w:pPr>
              <w:spacing w:line="24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EA16CB">
              <w:rPr>
                <w:color w:val="000000"/>
                <w:sz w:val="20"/>
                <w:szCs w:val="20"/>
              </w:rPr>
              <w:t>Tracked changes in TBW</w:t>
            </w:r>
          </w:p>
        </w:tc>
      </w:tr>
      <w:tr w:rsidR="00BF3C2A" w:rsidRPr="00EA16CB" w14:paraId="0F28E7AA" w14:textId="77777777" w:rsidTr="00211DC8">
        <w:trPr>
          <w:trHeight w:val="320"/>
        </w:trPr>
        <w:tc>
          <w:tcPr>
            <w:cnfStyle w:val="001000000000" w:firstRow="0" w:lastRow="0" w:firstColumn="1" w:lastColumn="0" w:oddVBand="0" w:evenVBand="0" w:oddHBand="0" w:evenHBand="0" w:firstRowFirstColumn="0" w:firstRowLastColumn="0" w:lastRowFirstColumn="0" w:lastRowLastColumn="0"/>
            <w:tcW w:w="2977" w:type="dxa"/>
            <w:vAlign w:val="center"/>
            <w:hideMark/>
          </w:tcPr>
          <w:p w14:paraId="4DF306E6" w14:textId="77777777" w:rsidR="00BF3C2A" w:rsidRPr="00EA16CB" w:rsidRDefault="00BF3C2A" w:rsidP="00211DC8">
            <w:pPr>
              <w:spacing w:line="240" w:lineRule="auto"/>
              <w:rPr>
                <w:color w:val="000000"/>
                <w:sz w:val="20"/>
                <w:szCs w:val="20"/>
              </w:rPr>
            </w:pPr>
            <w:r w:rsidRPr="00EA16CB">
              <w:rPr>
                <w:color w:val="000000"/>
                <w:sz w:val="20"/>
                <w:szCs w:val="20"/>
              </w:rPr>
              <w:t>Singhi et al (1995)b</w:t>
            </w:r>
            <w:r w:rsidRPr="00EA16CB">
              <w:rPr>
                <w:color w:val="000000"/>
                <w:sz w:val="20"/>
                <w:szCs w:val="20"/>
                <w:vertAlign w:val="superscript"/>
              </w:rPr>
              <w:t>31</w:t>
            </w:r>
          </w:p>
        </w:tc>
        <w:tc>
          <w:tcPr>
            <w:tcW w:w="550" w:type="dxa"/>
            <w:vAlign w:val="center"/>
            <w:hideMark/>
          </w:tcPr>
          <w:p w14:paraId="7F5C8CE1" w14:textId="77777777" w:rsidR="00BF3C2A" w:rsidRPr="00EA16CB" w:rsidRDefault="00BF3C2A" w:rsidP="00211DC8">
            <w:pPr>
              <w:spacing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44</w:t>
            </w:r>
          </w:p>
        </w:tc>
        <w:tc>
          <w:tcPr>
            <w:tcW w:w="1843" w:type="dxa"/>
            <w:vAlign w:val="center"/>
            <w:hideMark/>
          </w:tcPr>
          <w:p w14:paraId="1C958016" w14:textId="77777777" w:rsidR="00BF3C2A" w:rsidRPr="00EA16CB" w:rsidRDefault="00BF3C2A" w:rsidP="00211DC8">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34.00 ± 1.57</w:t>
            </w:r>
            <w:r w:rsidRPr="00EA16CB">
              <w:rPr>
                <w:color w:val="000000"/>
                <w:sz w:val="20"/>
                <w:szCs w:val="20"/>
                <w:vertAlign w:val="superscript"/>
              </w:rPr>
              <w:t>††</w:t>
            </w:r>
          </w:p>
        </w:tc>
        <w:tc>
          <w:tcPr>
            <w:tcW w:w="1860" w:type="dxa"/>
            <w:vAlign w:val="center"/>
            <w:hideMark/>
          </w:tcPr>
          <w:p w14:paraId="2E5F98A5"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Tritiated water dilution</w:t>
            </w:r>
          </w:p>
        </w:tc>
        <w:tc>
          <w:tcPr>
            <w:tcW w:w="1701" w:type="dxa"/>
            <w:vAlign w:val="center"/>
            <w:hideMark/>
          </w:tcPr>
          <w:p w14:paraId="246FC4D0"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77.70 ± 2.60</w:t>
            </w:r>
          </w:p>
        </w:tc>
        <w:tc>
          <w:tcPr>
            <w:tcW w:w="2268" w:type="dxa"/>
            <w:vAlign w:val="center"/>
            <w:hideMark/>
          </w:tcPr>
          <w:p w14:paraId="6EDE355A"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1978 ± 412</w:t>
            </w:r>
          </w:p>
        </w:tc>
        <w:tc>
          <w:tcPr>
            <w:tcW w:w="1984" w:type="dxa"/>
            <w:gridSpan w:val="2"/>
            <w:vAlign w:val="center"/>
            <w:hideMark/>
          </w:tcPr>
          <w:p w14:paraId="5DB1BD12" w14:textId="77777777" w:rsidR="00BF3C2A" w:rsidRPr="00EA16CB" w:rsidRDefault="00BF3C2A" w:rsidP="00211DC8">
            <w:pPr>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Within 6 hours of birth</w:t>
            </w:r>
          </w:p>
        </w:tc>
        <w:tc>
          <w:tcPr>
            <w:tcW w:w="2410" w:type="dxa"/>
            <w:vAlign w:val="center"/>
            <w:hideMark/>
          </w:tcPr>
          <w:p w14:paraId="06AF53A7" w14:textId="77777777" w:rsidR="00BF3C2A" w:rsidRPr="00EA16CB" w:rsidRDefault="00BF3C2A" w:rsidP="00211DC8">
            <w:pPr>
              <w:keepNext/>
              <w:spacing w:line="24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EA16CB">
              <w:rPr>
                <w:color w:val="000000"/>
                <w:sz w:val="20"/>
                <w:szCs w:val="20"/>
              </w:rPr>
              <w:t>Compared term and preterm infants</w:t>
            </w:r>
          </w:p>
        </w:tc>
      </w:tr>
    </w:tbl>
    <w:p w14:paraId="412E23F1" w14:textId="77777777" w:rsidR="00211DC8" w:rsidRDefault="00211DC8" w:rsidP="00BF3C2A">
      <w:pPr>
        <w:pStyle w:val="Caption"/>
        <w:spacing w:line="240" w:lineRule="auto"/>
        <w:rPr>
          <w:rFonts w:cs="Times New Roman"/>
          <w:b/>
          <w:bCs w:val="0"/>
          <w:sz w:val="24"/>
          <w:szCs w:val="24"/>
        </w:rPr>
      </w:pPr>
    </w:p>
    <w:p w14:paraId="63133201" w14:textId="152D1F83" w:rsidR="00BF3C2A" w:rsidRPr="00E05537" w:rsidRDefault="00BF3C2A" w:rsidP="00E05537">
      <w:pPr>
        <w:pStyle w:val="Caption"/>
        <w:spacing w:line="240" w:lineRule="auto"/>
        <w:rPr>
          <w:rFonts w:cs="Times New Roman"/>
          <w:sz w:val="24"/>
          <w:szCs w:val="24"/>
        </w:rPr>
        <w:sectPr w:rsidR="00BF3C2A" w:rsidRPr="00E05537" w:rsidSect="00BF3C2A">
          <w:pgSz w:w="16840" w:h="11900" w:orient="landscape"/>
          <w:pgMar w:top="963" w:right="1341" w:bottom="1014" w:left="1034" w:header="708" w:footer="708" w:gutter="0"/>
          <w:cols w:space="708"/>
          <w:docGrid w:linePitch="360"/>
        </w:sectPr>
      </w:pPr>
      <w:r w:rsidRPr="00EA16CB">
        <w:rPr>
          <w:rFonts w:cs="Times New Roman"/>
          <w:b/>
          <w:bCs w:val="0"/>
          <w:sz w:val="24"/>
          <w:szCs w:val="24"/>
        </w:rPr>
        <w:t xml:space="preserve">Table 1. </w:t>
      </w:r>
      <w:r w:rsidRPr="00EA16CB">
        <w:rPr>
          <w:rFonts w:cs="Times New Roman"/>
          <w:sz w:val="24"/>
          <w:szCs w:val="24"/>
        </w:rPr>
        <w:t>Characteristics of studies included in meta-analysis of total body water percentage in term-born neonates</w:t>
      </w:r>
      <w:r w:rsidR="00211DC8">
        <w:rPr>
          <w:rFonts w:cs="Times New Roman"/>
          <w:sz w:val="24"/>
          <w:szCs w:val="24"/>
        </w:rPr>
        <w:t xml:space="preserve"> (</w:t>
      </w:r>
      <w:r w:rsidR="00211DC8" w:rsidRPr="00211DC8">
        <w:rPr>
          <w:rFonts w:cs="Times New Roman"/>
          <w:b/>
          <w:bCs w:val="0"/>
          <w:sz w:val="24"/>
          <w:szCs w:val="24"/>
        </w:rPr>
        <w:t>A</w:t>
      </w:r>
      <w:r w:rsidR="00211DC8">
        <w:rPr>
          <w:rFonts w:cs="Times New Roman"/>
          <w:sz w:val="24"/>
          <w:szCs w:val="24"/>
        </w:rPr>
        <w:t>)</w:t>
      </w:r>
      <w:r w:rsidRPr="00EA16CB">
        <w:rPr>
          <w:rFonts w:cs="Times New Roman"/>
          <w:sz w:val="24"/>
          <w:szCs w:val="24"/>
        </w:rPr>
        <w:t xml:space="preserve"> and in meta-regression of total body water percentage in preterm infants</w:t>
      </w:r>
      <w:r w:rsidR="00211DC8">
        <w:rPr>
          <w:rFonts w:cs="Times New Roman"/>
          <w:sz w:val="24"/>
          <w:szCs w:val="24"/>
        </w:rPr>
        <w:t xml:space="preserve"> (</w:t>
      </w:r>
      <w:r w:rsidR="00211DC8" w:rsidRPr="00211DC8">
        <w:rPr>
          <w:rFonts w:cs="Times New Roman"/>
          <w:b/>
          <w:bCs w:val="0"/>
          <w:sz w:val="24"/>
          <w:szCs w:val="24"/>
        </w:rPr>
        <w:t>B</w:t>
      </w:r>
      <w:r w:rsidR="00211DC8">
        <w:rPr>
          <w:rFonts w:cs="Times New Roman"/>
          <w:sz w:val="24"/>
          <w:szCs w:val="24"/>
        </w:rPr>
        <w:t>)</w:t>
      </w:r>
      <w:r w:rsidRPr="00EA16CB">
        <w:rPr>
          <w:rFonts w:cs="Times New Roman"/>
          <w:sz w:val="24"/>
          <w:szCs w:val="24"/>
        </w:rPr>
        <w:t xml:space="preserve">. *Insufficient data to calculate or estimate mean and standard deviation. </w:t>
      </w:r>
      <w:r w:rsidRPr="00EA16CB">
        <w:rPr>
          <w:rFonts w:cs="Times New Roman"/>
          <w:color w:val="000000"/>
          <w:sz w:val="24"/>
          <w:szCs w:val="24"/>
          <w:vertAlign w:val="superscript"/>
        </w:rPr>
        <w:t>†</w:t>
      </w:r>
      <w:r w:rsidRPr="00EA16CB">
        <w:rPr>
          <w:rFonts w:cs="Times New Roman"/>
          <w:color w:val="000000"/>
          <w:sz w:val="24"/>
          <w:szCs w:val="24"/>
        </w:rPr>
        <w:t xml:space="preserve"> Study measuring total body water percentage multiple times for each infant. </w:t>
      </w:r>
      <w:r w:rsidRPr="00EA16CB">
        <w:rPr>
          <w:rFonts w:cs="Times New Roman"/>
          <w:color w:val="000000"/>
          <w:sz w:val="24"/>
          <w:szCs w:val="24"/>
          <w:vertAlign w:val="superscript"/>
        </w:rPr>
        <w:t>††</w:t>
      </w:r>
      <w:r w:rsidRPr="00EA16CB">
        <w:rPr>
          <w:rFonts w:cs="Times New Roman"/>
          <w:sz w:val="24"/>
          <w:szCs w:val="24"/>
        </w:rPr>
        <w:t xml:space="preserve">Mean and standard deviation estimated from median and range using method described by </w:t>
      </w:r>
      <w:r w:rsidRPr="00EA16CB">
        <w:rPr>
          <w:rFonts w:cs="Times New Roman"/>
          <w:i/>
          <w:iCs/>
          <w:sz w:val="24"/>
          <w:szCs w:val="24"/>
        </w:rPr>
        <w:t>Wan et al</w:t>
      </w:r>
      <w:r w:rsidRPr="00EA16CB">
        <w:rPr>
          <w:rFonts w:cs="Times New Roman"/>
          <w:sz w:val="24"/>
          <w:szCs w:val="24"/>
        </w:rPr>
        <w:t>.</w:t>
      </w:r>
      <w:r w:rsidRPr="00EA16CB">
        <w:rPr>
          <w:rFonts w:cs="Times New Roman"/>
          <w:sz w:val="24"/>
          <w:szCs w:val="24"/>
        </w:rPr>
        <w:fldChar w:fldCharType="begin">
          <w:fldData xml:space="preserve">PEVuZE5vdGU+PENpdGU+PEF1dGhvcj5XYW48L0F1dGhvcj48WWVhcj4yMDE0PC9ZZWFyPjxSZWNO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</w:fldData>
        </w:fldChar>
      </w:r>
      <w:r w:rsidR="00613A99">
        <w:rPr>
          <w:rFonts w:cs="Times New Roman"/>
          <w:sz w:val="24"/>
          <w:szCs w:val="24"/>
        </w:rPr>
        <w:instrText xml:space="preserve"> ADDIN EN.CITE </w:instrText>
      </w:r>
      <w:r w:rsidR="00613A99">
        <w:rPr>
          <w:rFonts w:cs="Times New Roman"/>
          <w:sz w:val="24"/>
          <w:szCs w:val="24"/>
        </w:rPr>
        <w:fldChar w:fldCharType="begin">
          <w:fldData xml:space="preserve">PEVuZE5vdGU+PENpdGU+PEF1dGhvcj5XYW48L0F1dGhvcj48WWVhcj4yMDE0PC9ZZWFyPjxSZWNO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</w:fldData>
        </w:fldChar>
      </w:r>
      <w:r w:rsidR="00613A99">
        <w:rPr>
          <w:rFonts w:cs="Times New Roman"/>
          <w:sz w:val="24"/>
          <w:szCs w:val="24"/>
        </w:rPr>
        <w:instrText xml:space="preserve"> ADDIN EN.CITE.DATA </w:instrText>
      </w:r>
      <w:r w:rsidR="00613A99">
        <w:rPr>
          <w:rFonts w:cs="Times New Roman"/>
          <w:sz w:val="24"/>
          <w:szCs w:val="24"/>
        </w:rPr>
      </w:r>
      <w:r w:rsidR="00613A99">
        <w:rPr>
          <w:rFonts w:cs="Times New Roman"/>
          <w:sz w:val="24"/>
          <w:szCs w:val="24"/>
        </w:rPr>
        <w:fldChar w:fldCharType="end"/>
      </w:r>
      <w:r w:rsidRPr="00EA16CB">
        <w:rPr>
          <w:rFonts w:cs="Times New Roman"/>
          <w:sz w:val="24"/>
          <w:szCs w:val="24"/>
        </w:rPr>
      </w:r>
      <w:r w:rsidRPr="00EA16CB">
        <w:rPr>
          <w:rFonts w:cs="Times New Roman"/>
          <w:sz w:val="24"/>
          <w:szCs w:val="24"/>
        </w:rPr>
        <w:fldChar w:fldCharType="separate"/>
      </w:r>
      <w:r w:rsidR="00613A99" w:rsidRPr="00613A99">
        <w:rPr>
          <w:rFonts w:cs="Times New Roman"/>
          <w:noProof/>
          <w:sz w:val="24"/>
          <w:szCs w:val="24"/>
          <w:vertAlign w:val="superscript"/>
        </w:rPr>
        <w:t>18</w:t>
      </w:r>
      <w:r w:rsidRPr="00EA16CB">
        <w:rPr>
          <w:rFonts w:cs="Times New Roman"/>
          <w:sz w:val="24"/>
          <w:szCs w:val="24"/>
        </w:rPr>
        <w:fldChar w:fldCharType="end"/>
      </w:r>
    </w:p>
    <w:p w14:paraId="705468E5" w14:textId="1C75CD26" w:rsidR="00C46FEE" w:rsidRPr="00EA16CB" w:rsidRDefault="00761169" w:rsidP="00407BCB">
      <w:pPr>
        <w:pStyle w:val="Heading2"/>
        <w:numPr>
          <w:ilvl w:val="0"/>
          <w:numId w:val="8"/>
        </w:numPr>
        <w:jc w:val="both"/>
      </w:pPr>
      <w:bookmarkStart w:id="7" w:name="_Total_Body_Water"/>
      <w:bookmarkEnd w:id="7"/>
      <w:r w:rsidRPr="00EA16CB">
        <w:lastRenderedPageBreak/>
        <w:t xml:space="preserve">Total </w:t>
      </w:r>
      <w:r w:rsidR="00A63FD4" w:rsidRPr="00EA16CB">
        <w:t>B</w:t>
      </w:r>
      <w:r w:rsidRPr="00EA16CB">
        <w:t xml:space="preserve">ody </w:t>
      </w:r>
      <w:r w:rsidR="00A63FD4" w:rsidRPr="00EA16CB">
        <w:t>W</w:t>
      </w:r>
      <w:r w:rsidRPr="00EA16CB">
        <w:t xml:space="preserve">ater </w:t>
      </w:r>
      <w:r w:rsidR="00A63FD4" w:rsidRPr="00EA16CB">
        <w:t xml:space="preserve">Percentage </w:t>
      </w:r>
      <w:r w:rsidRPr="00EA16CB">
        <w:t xml:space="preserve">of </w:t>
      </w:r>
      <w:r w:rsidR="00A63FD4" w:rsidRPr="00EA16CB">
        <w:t>N</w:t>
      </w:r>
      <w:r w:rsidRPr="00EA16CB">
        <w:t xml:space="preserve">ewborn </w:t>
      </w:r>
      <w:r w:rsidR="00A63FD4" w:rsidRPr="00EA16CB">
        <w:t>T</w:t>
      </w:r>
      <w:r w:rsidRPr="00EA16CB">
        <w:t xml:space="preserve">erm </w:t>
      </w:r>
      <w:r w:rsidR="00A63FD4" w:rsidRPr="00EA16CB">
        <w:t>I</w:t>
      </w:r>
      <w:r w:rsidRPr="00EA16CB">
        <w:t>nfant</w:t>
      </w:r>
      <w:r w:rsidR="00A63FD4" w:rsidRPr="00EA16CB">
        <w:t>s</w:t>
      </w:r>
    </w:p>
    <w:p w14:paraId="537C6495" w14:textId="7073BEB5" w:rsidR="00337613" w:rsidRPr="00EA16CB" w:rsidRDefault="00761169" w:rsidP="00407BCB">
      <w:r w:rsidRPr="00EA16CB">
        <w:t xml:space="preserve">Fifteen studies </w:t>
      </w:r>
      <w:r w:rsidR="00A63FD4" w:rsidRPr="00EA16CB">
        <w:t xml:space="preserve">assessed </w:t>
      </w:r>
      <w:r w:rsidR="00E672B3" w:rsidRPr="00EA16CB">
        <w:t>TBW</w:t>
      </w:r>
      <w:r w:rsidR="00A63FD4" w:rsidRPr="00EA16CB">
        <w:t xml:space="preserve"> in a total of 433 newborn term infants</w:t>
      </w:r>
      <w:r w:rsidRPr="00EA16CB">
        <w:t xml:space="preserve"> </w:t>
      </w:r>
      <w:r w:rsidR="00CC1846" w:rsidRPr="00EA16CB">
        <w:t>(</w:t>
      </w:r>
      <w:hyperlink w:anchor="_Figure_2" w:history="1">
        <w:r w:rsidR="00CC1846" w:rsidRPr="00C06B37">
          <w:rPr>
            <w:rStyle w:val="Hyperlink"/>
          </w:rPr>
          <w:t>Fig. 2</w:t>
        </w:r>
        <w:r w:rsidR="00D0147B" w:rsidRPr="00C06B37">
          <w:rPr>
            <w:rStyle w:val="Hyperlink"/>
          </w:rPr>
          <w:t>A</w:t>
        </w:r>
      </w:hyperlink>
      <w:r w:rsidR="00CC1846" w:rsidRPr="00EA16CB">
        <w:t>).</w:t>
      </w:r>
      <w:r w:rsidR="008854CB" w:rsidRPr="00EA16CB">
        <w:t xml:space="preserve"> </w:t>
      </w:r>
      <w:r w:rsidRPr="00EA16CB">
        <w:t>The estimated total body water percentage was 73.</w:t>
      </w:r>
      <w:r w:rsidR="00A66C84" w:rsidRPr="00EA16CB">
        <w:t>8</w:t>
      </w:r>
      <w:r w:rsidRPr="00EA16CB">
        <w:t>% (95% confidence interval 72.47-75.06%</w:t>
      </w:r>
      <w:r w:rsidR="00A63FD4" w:rsidRPr="00EA16CB">
        <w:t>, I</w:t>
      </w:r>
      <w:r w:rsidR="00A63FD4" w:rsidRPr="00EA16CB">
        <w:rPr>
          <w:vertAlign w:val="superscript"/>
        </w:rPr>
        <w:t>2</w:t>
      </w:r>
      <w:r w:rsidR="00A63FD4" w:rsidRPr="00EA16CB">
        <w:t xml:space="preserve"> = 90%</w:t>
      </w:r>
      <w:r w:rsidRPr="00EA16CB">
        <w:t xml:space="preserve">). </w:t>
      </w:r>
      <w:r w:rsidR="00A00EF5">
        <w:t xml:space="preserve">The antipyrine method </w:t>
      </w:r>
      <w:r w:rsidR="002E5F25">
        <w:t xml:space="preserve">yielded </w:t>
      </w:r>
      <w:r w:rsidR="007726BD">
        <w:t xml:space="preserve">significantly lower estimates of total body water than the deuterium oxide method (random effects </w:t>
      </w:r>
      <w:r w:rsidR="005075BC">
        <w:t>Q test for subgroup differences: p&lt;0.01).</w:t>
      </w:r>
      <w:r w:rsidR="000B6E1A">
        <w:t xml:space="preserve"> </w:t>
      </w:r>
      <w:r w:rsidR="00634A98">
        <w:t xml:space="preserve">There were also significant differences between the total body water </w:t>
      </w:r>
      <w:r w:rsidR="00EB737C">
        <w:t>estimates for SGA</w:t>
      </w:r>
      <w:r w:rsidR="004D7FAE">
        <w:t xml:space="preserve"> infants</w:t>
      </w:r>
      <w:r w:rsidR="00EB737C">
        <w:t xml:space="preserve"> (</w:t>
      </w:r>
      <w:r w:rsidR="004D7FAE">
        <w:t>78.3%)</w:t>
      </w:r>
      <w:r w:rsidR="00EB737C">
        <w:t>, AGA</w:t>
      </w:r>
      <w:r w:rsidR="004D7FAE">
        <w:t xml:space="preserve"> infants (73.9%)</w:t>
      </w:r>
      <w:r w:rsidR="00EB737C">
        <w:t xml:space="preserve"> and LGA</w:t>
      </w:r>
      <w:r w:rsidR="004D7FAE">
        <w:t xml:space="preserve"> infants (68.7%)</w:t>
      </w:r>
      <w:r w:rsidR="00EB737C">
        <w:t xml:space="preserve"> </w:t>
      </w:r>
      <w:r w:rsidR="005C0910">
        <w:t xml:space="preserve">(p&lt;0.01) </w:t>
      </w:r>
      <w:r w:rsidR="00EB737C">
        <w:t>(</w:t>
      </w:r>
      <w:hyperlink w:anchor="_Figure_2" w:history="1">
        <w:r w:rsidR="002611E7" w:rsidRPr="001E2D2E">
          <w:rPr>
            <w:rStyle w:val="Hyperlink"/>
          </w:rPr>
          <w:t xml:space="preserve">Fig. </w:t>
        </w:r>
        <w:r w:rsidR="00D0147B" w:rsidRPr="001E2D2E">
          <w:rPr>
            <w:rStyle w:val="Hyperlink"/>
          </w:rPr>
          <w:t>2B-C</w:t>
        </w:r>
      </w:hyperlink>
      <w:r w:rsidR="002611E7">
        <w:t>).</w:t>
      </w:r>
    </w:p>
    <w:p w14:paraId="75389C3F" w14:textId="053C1DA9" w:rsidR="00700A4D" w:rsidRPr="00EA16CB" w:rsidRDefault="00A63FD4" w:rsidP="00407BCB">
      <w:pPr>
        <w:pStyle w:val="Heading2"/>
        <w:numPr>
          <w:ilvl w:val="0"/>
          <w:numId w:val="8"/>
        </w:numPr>
        <w:jc w:val="both"/>
      </w:pPr>
      <w:bookmarkStart w:id="8" w:name="_Total_Body_Water_1"/>
      <w:bookmarkEnd w:id="8"/>
      <w:r w:rsidRPr="00EA16CB">
        <w:t>Total Body Water Percentage of Preterm Infants at Birth</w:t>
      </w:r>
    </w:p>
    <w:p w14:paraId="08580C09" w14:textId="14F7FE48" w:rsidR="00700A4D" w:rsidRPr="00EA16CB" w:rsidRDefault="002F5723" w:rsidP="00407BCB">
      <w:r w:rsidRPr="00EA16CB">
        <w:t>Mixed effects m</w:t>
      </w:r>
      <w:r w:rsidR="00A63FD4" w:rsidRPr="00EA16CB">
        <w:t xml:space="preserve">eta-regression of nine studies measuring total body water in 179 preterm newborns identified </w:t>
      </w:r>
      <w:r w:rsidRPr="00EA16CB">
        <w:t xml:space="preserve">a progressive decline in </w:t>
      </w:r>
      <w:r w:rsidR="00E672B3" w:rsidRPr="00EA16CB">
        <w:t>percentage TBW</w:t>
      </w:r>
      <w:r w:rsidRPr="00EA16CB">
        <w:t xml:space="preserve"> from 85-90% between 26 and 28 weeks completed gestational age, to around 75% at 36 weeks gestational age. The estimated decline in percentage </w:t>
      </w:r>
      <w:r w:rsidR="00E672B3" w:rsidRPr="00EA16CB">
        <w:t xml:space="preserve">TBW </w:t>
      </w:r>
      <w:r w:rsidRPr="00EA16CB">
        <w:t xml:space="preserve">was </w:t>
      </w:r>
      <w:r w:rsidR="006C5C40" w:rsidRPr="00EA16CB">
        <w:t>1.44% per week (95% confidence interval 0.63</w:t>
      </w:r>
      <w:r w:rsidR="009E45D8" w:rsidRPr="00EA16CB">
        <w:t>-2.24</w:t>
      </w:r>
      <w:r w:rsidR="006C5C40" w:rsidRPr="00EA16CB">
        <w:t xml:space="preserve">%, p&lt;0.001) </w:t>
      </w:r>
      <w:r w:rsidR="00410245" w:rsidRPr="00EA16CB">
        <w:t>(regression equation whe</w:t>
      </w:r>
      <w:r w:rsidR="00E672B3" w:rsidRPr="00EA16CB">
        <w:t>re</w:t>
      </w:r>
      <w:r w:rsidR="00410245" w:rsidRPr="00EA16CB">
        <w:t xml:space="preserve"> </w:t>
      </w:r>
      <m:oMath>
        <m:r>
          <w:rPr>
            <w:rFonts w:ascii="Cambria Math" w:hAnsi="Cambria Math"/>
          </w:rPr>
          <m:t>y=TBW</m:t>
        </m:r>
      </m:oMath>
      <w:r w:rsidR="00410245" w:rsidRPr="00EA16CB">
        <w:t xml:space="preserve"> and </w:t>
      </w:r>
      <m:oMath>
        <m:r>
          <w:rPr>
            <w:rFonts w:ascii="Cambria Math" w:hAnsi="Cambria Math"/>
          </w:rPr>
          <m:t>x=gestational age in weeks</m:t>
        </m:r>
      </m:oMath>
      <w:r w:rsidR="00410245" w:rsidRPr="00EA16CB">
        <w:t xml:space="preserve"> : </w:t>
      </w:r>
      <m:oMath>
        <m:r>
          <w:rPr>
            <w:rFonts w:ascii="Cambria Math" w:hAnsi="Cambria Math"/>
          </w:rPr>
          <m:t>y=127-1.45x</m:t>
        </m:r>
      </m:oMath>
      <w:r w:rsidR="00410245" w:rsidRPr="00EA16CB">
        <w:t>)</w:t>
      </w:r>
      <w:r w:rsidRPr="00EA16CB">
        <w:t xml:space="preserve"> (</w:t>
      </w:r>
      <w:hyperlink w:anchor="_Figure_3" w:history="1">
        <w:r w:rsidR="00AE2F13" w:rsidRPr="001E2D2E">
          <w:rPr>
            <w:rStyle w:val="Hyperlink"/>
          </w:rPr>
          <w:t>Fig. 3</w:t>
        </w:r>
      </w:hyperlink>
      <w:r w:rsidRPr="00EA16CB">
        <w:t>)</w:t>
      </w:r>
      <w:r w:rsidR="00410245" w:rsidRPr="00EA16CB">
        <w:t>.</w:t>
      </w:r>
    </w:p>
    <w:p w14:paraId="3FABC18A" w14:textId="693461D2" w:rsidR="002F5723" w:rsidRPr="00EA16CB" w:rsidRDefault="002F5723" w:rsidP="00407BCB">
      <w:pPr>
        <w:pStyle w:val="Heading2"/>
        <w:numPr>
          <w:ilvl w:val="0"/>
          <w:numId w:val="8"/>
        </w:numPr>
        <w:jc w:val="both"/>
      </w:pPr>
      <w:bookmarkStart w:id="9" w:name="_Changes_in_Total"/>
      <w:bookmarkEnd w:id="9"/>
      <w:r w:rsidRPr="00EA16CB">
        <w:t>Changes in Total Body Water as Preterm Infants Grow</w:t>
      </w:r>
    </w:p>
    <w:p w14:paraId="70B7A1CC" w14:textId="4DC628FF" w:rsidR="00F82F50" w:rsidRPr="00EA16CB" w:rsidRDefault="00BB140B" w:rsidP="00407BCB">
      <w:r w:rsidRPr="00EA16CB">
        <w:t xml:space="preserve">Five studies </w:t>
      </w:r>
      <w:r w:rsidR="00E53F97" w:rsidRPr="00EA16CB">
        <w:t xml:space="preserve">measured </w:t>
      </w:r>
      <w:r w:rsidR="00E672B3" w:rsidRPr="00EA16CB">
        <w:t>TBW</w:t>
      </w:r>
      <w:r w:rsidR="00F71D92" w:rsidRPr="00EA16CB">
        <w:t xml:space="preserve"> multiple times for each preterm infant</w:t>
      </w:r>
      <w:r w:rsidR="00176D96" w:rsidRPr="00EA16CB">
        <w:t xml:space="preserve"> (marked with </w:t>
      </w:r>
      <w:r w:rsidR="00176D96" w:rsidRPr="00EA16CB">
        <w:rPr>
          <w:color w:val="000000"/>
        </w:rPr>
        <w:t xml:space="preserve">† in </w:t>
      </w:r>
      <w:r w:rsidR="00176D96" w:rsidRPr="00CA5C68">
        <w:t xml:space="preserve">Table </w:t>
      </w:r>
      <w:r w:rsidR="00CA5C68">
        <w:t>1B</w:t>
      </w:r>
      <w:r w:rsidR="00176D96" w:rsidRPr="00EA16CB">
        <w:rPr>
          <w:color w:val="000000"/>
        </w:rPr>
        <w:t>)</w:t>
      </w:r>
      <w:r w:rsidR="007A730B" w:rsidRPr="00EA16CB">
        <w:t>.</w:t>
      </w:r>
      <w:r w:rsidR="000834DF" w:rsidRPr="00EA16CB">
        <w:fldChar w:fldCharType="begin">
          <w:fldData xml:space="preserve">PEVuZE5vdGU+PENpdGU+PEF1dGhvcj5CYWFyc21hPC9BdXRob3I+PFllYXI+MTk5MjwvWWVhcj48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</w:fldData>
        </w:fldChar>
      </w:r>
      <w:r w:rsidR="003C1B9B">
        <w:instrText xml:space="preserve"> ADDIN EN.CITE </w:instrText>
      </w:r>
      <w:r w:rsidR="003C1B9B">
        <w:fldChar w:fldCharType="begin">
          <w:fldData xml:space="preserve">PEVuZE5vdGU+PENpdGU+PEF1dGhvcj5CYWFyc21hPC9BdXRob3I+PFllYXI+MTk5MjwvWWVhcj48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</w:fldData>
        </w:fldChar>
      </w:r>
      <w:r w:rsidR="003C1B9B">
        <w:instrText xml:space="preserve"> ADDIN EN.CITE.DATA </w:instrText>
      </w:r>
      <w:r w:rsidR="003C1B9B">
        <w:fldChar w:fldCharType="end"/>
      </w:r>
      <w:r w:rsidR="000834DF" w:rsidRPr="00EA16CB">
        <w:fldChar w:fldCharType="separate"/>
      </w:r>
      <w:r w:rsidR="003C1B9B" w:rsidRPr="003C1B9B">
        <w:rPr>
          <w:noProof/>
          <w:vertAlign w:val="superscript"/>
        </w:rPr>
        <w:t>24,35,36,39,41</w:t>
      </w:r>
      <w:r w:rsidR="000834DF" w:rsidRPr="00EA16CB">
        <w:fldChar w:fldCharType="end"/>
      </w:r>
      <w:r w:rsidR="007A730B" w:rsidRPr="00EA16CB">
        <w:t xml:space="preserve"> </w:t>
      </w:r>
      <w:r w:rsidR="00C35B5C" w:rsidRPr="00EA16CB">
        <w:t xml:space="preserve">These studies assessed </w:t>
      </w:r>
      <w:r w:rsidR="002100C2" w:rsidRPr="00EA16CB">
        <w:t xml:space="preserve">56 </w:t>
      </w:r>
      <w:r w:rsidR="00C35B5C" w:rsidRPr="00EA16CB">
        <w:t>infants at heterogenous gestational ages and the repeated measurements were taken on different days of life</w:t>
      </w:r>
      <w:r w:rsidR="002E29DE" w:rsidRPr="00EA16CB">
        <w:t xml:space="preserve"> (</w:t>
      </w:r>
      <w:hyperlink w:anchor="_Figure_4" w:history="1">
        <w:r w:rsidR="00407BCB" w:rsidRPr="001E2D2E">
          <w:rPr>
            <w:rStyle w:val="Hyperlink"/>
          </w:rPr>
          <w:t>Fig. 4A</w:t>
        </w:r>
      </w:hyperlink>
      <w:r w:rsidR="002E29DE" w:rsidRPr="00EA16CB">
        <w:t>)</w:t>
      </w:r>
      <w:r w:rsidR="00C35B5C" w:rsidRPr="00EA16CB">
        <w:t>.</w:t>
      </w:r>
      <w:r w:rsidR="00B92855" w:rsidRPr="00EA16CB">
        <w:t xml:space="preserve"> None of the studies gave detailed information on nutritional intake.</w:t>
      </w:r>
      <w:r w:rsidR="00C35B5C" w:rsidRPr="00EA16CB">
        <w:t xml:space="preserve"> </w:t>
      </w:r>
      <w:r w:rsidR="00C35B5C" w:rsidRPr="00EA16CB">
        <w:rPr>
          <w:i/>
          <w:iCs/>
        </w:rPr>
        <w:t>Baarsma et al</w:t>
      </w:r>
      <w:r w:rsidR="00C35B5C" w:rsidRPr="00EA16CB">
        <w:t>.</w:t>
      </w:r>
      <w:r w:rsidR="00C35B5C" w:rsidRPr="00EA16CB">
        <w:fldChar w:fldCharType="begin">
          <w:fldData xml:space="preserve">PEVuZE5vdGU+PENpdGU+PEF1dGhvcj5CYWFyc21hPC9BdXRob3I+PFllYXI+MTk5MjwvWWVhcj48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</w:fldData>
        </w:fldChar>
      </w:r>
      <w:r w:rsidR="003C1B9B">
        <w:instrText xml:space="preserve"> ADDIN EN.CITE </w:instrText>
      </w:r>
      <w:r w:rsidR="003C1B9B">
        <w:fldChar w:fldCharType="begin">
          <w:fldData xml:space="preserve">PEVuZE5vdGU+PENpdGU+PEF1dGhvcj5CYWFyc21hPC9BdXRob3I+PFllYXI+MTk5MjwvWWVhcj48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</w:fldData>
        </w:fldChar>
      </w:r>
      <w:r w:rsidR="003C1B9B">
        <w:instrText xml:space="preserve"> ADDIN EN.CITE.DATA </w:instrText>
      </w:r>
      <w:r w:rsidR="003C1B9B">
        <w:fldChar w:fldCharType="end"/>
      </w:r>
      <w:r w:rsidR="00C35B5C" w:rsidRPr="00EA16CB">
        <w:fldChar w:fldCharType="separate"/>
      </w:r>
      <w:r w:rsidR="003C1B9B" w:rsidRPr="003C1B9B">
        <w:rPr>
          <w:noProof/>
          <w:vertAlign w:val="superscript"/>
        </w:rPr>
        <w:t>35</w:t>
      </w:r>
      <w:r w:rsidR="00C35B5C" w:rsidRPr="00EA16CB">
        <w:fldChar w:fldCharType="end"/>
      </w:r>
      <w:r w:rsidR="00C35B5C" w:rsidRPr="00EA16CB">
        <w:t xml:space="preserve"> reported two measurements each for two infants, only one of whom had a measurement taken shortly after birth. The remaining four studies did not report individual patient data but summarised the gestation at birth and the day of life when measurements were taken. </w:t>
      </w:r>
      <w:r w:rsidR="00C35B5C" w:rsidRPr="00EA16CB">
        <w:rPr>
          <w:i/>
          <w:iCs/>
        </w:rPr>
        <w:t>Bauer et al</w:t>
      </w:r>
      <w:r w:rsidR="00C35B5C" w:rsidRPr="00EA16CB">
        <w:t>.</w:t>
      </w:r>
      <w:r w:rsidR="00C35B5C" w:rsidRPr="00EA16CB">
        <w:fldChar w:fldCharType="begin">
          <w:fldData xml:space="preserve">PEVuZE5vdGU+PENpdGU+PEF1dGhvcj5CYXVlcjwvQXV0aG9yPjxZZWFyPjE5OTE8L1llYXI+PFJl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=
</w:fldData>
        </w:fldChar>
      </w:r>
      <w:r w:rsidR="003C1B9B">
        <w:instrText xml:space="preserve"> ADDIN EN.CITE </w:instrText>
      </w:r>
      <w:r w:rsidR="003C1B9B">
        <w:fldChar w:fldCharType="begin">
          <w:fldData xml:space="preserve">PEVuZE5vdGU+PENpdGU+PEF1dGhvcj5CYXVlcjwvQXV0aG9yPjxZZWFyPjE5OTE8L1llYXI+PFJl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=
</w:fldData>
        </w:fldChar>
      </w:r>
      <w:r w:rsidR="003C1B9B">
        <w:instrText xml:space="preserve"> ADDIN EN.CITE.DATA </w:instrText>
      </w:r>
      <w:r w:rsidR="003C1B9B">
        <w:fldChar w:fldCharType="end"/>
      </w:r>
      <w:r w:rsidR="00C35B5C" w:rsidRPr="00EA16CB">
        <w:fldChar w:fldCharType="separate"/>
      </w:r>
      <w:r w:rsidR="003C1B9B" w:rsidRPr="003C1B9B">
        <w:rPr>
          <w:noProof/>
          <w:vertAlign w:val="superscript"/>
        </w:rPr>
        <w:t>36</w:t>
      </w:r>
      <w:r w:rsidR="00C35B5C" w:rsidRPr="00EA16CB">
        <w:fldChar w:fldCharType="end"/>
      </w:r>
      <w:r w:rsidR="00C35B5C" w:rsidRPr="00EA16CB">
        <w:t xml:space="preserve"> and </w:t>
      </w:r>
      <w:r w:rsidR="00C35B5C" w:rsidRPr="00EA16CB">
        <w:rPr>
          <w:i/>
          <w:iCs/>
        </w:rPr>
        <w:t>Singhi et al</w:t>
      </w:r>
      <w:r w:rsidR="00C35B5C" w:rsidRPr="00EA16CB">
        <w:t>.</w:t>
      </w:r>
      <w:r w:rsidR="00C35B5C" w:rsidRPr="00EA16CB">
        <w:fldChar w:fldCharType="begin"/>
      </w:r>
      <w:r w:rsidR="003C1B9B">
        <w:instrText xml:space="preserve"> ADDIN EN.CITE &lt;EndNote&gt;&lt;Cite&gt;&lt;Author&gt;Singhi&lt;/Author&gt;&lt;Year&gt;1995&lt;/Year&gt;&lt;RecNum&gt;1771&lt;/RecNum&gt;&lt;DisplayText&gt;&lt;style face="superscript"&gt;41&lt;/style&gt;&lt;/DisplayText&gt;&lt;record&gt;&lt;rec-number&gt;1771&lt;/rec-number&gt;&lt;foreign-keys&gt;&lt;key app="EN" db-id="22vwr0te3vxs5pepezb5xtw9sxvd2wf5vfr0" timestamp="1574180257" guid="9db1d62e-9a00-4d65-9d6e-e200016dfd65"&gt;1771&lt;/key&gt;&lt;/foreign-keys&gt;&lt;ref-type name="Journal Article"&gt;17&lt;/ref-type&gt;&lt;contributors&gt;&lt;authors&gt;&lt;author&gt;Singhi, S.&lt;/author&gt;&lt;author&gt;Sood, V.&lt;/author&gt;&lt;author&gt;Bhakoo, O. N.&lt;/author&gt;&lt;author&gt;Ganguly, N. K.&lt;/author&gt;&lt;author&gt;Kaur, A.&lt;/author&gt;&lt;/authors&gt;&lt;/contributors&gt;&lt;auth-address&gt;Singhi, S. Department of Paediatrics, Postgraduate Institute of Medical Education &amp;amp; Research, Chandigarh.&lt;/auth-address&gt;&lt;titles&gt;&lt;title&gt;Composition of postnatal weight loss &amp;amp; subsequent weight gain in preterm infants&lt;/title&gt;&lt;secondary-title&gt;Indian Journal of Medical Research&lt;/secondary-title&gt;&lt;alt-title&gt;Indian J Med Res&lt;/alt-title&gt;&lt;/titles&gt;&lt;periodical&gt;&lt;full-title&gt;Indian Journal of Medical Research&lt;/full-title&gt;&lt;/periodical&gt;&lt;pages&gt;157-62&lt;/pages&gt;&lt;volume&gt;101&lt;/volume&gt;&lt;keywords&gt;&lt;keyword&gt;*Birth Weight&lt;/keyword&gt;&lt;keyword&gt;Body Water&lt;/keyword&gt;&lt;keyword&gt;Humans&lt;/keyword&gt;&lt;keyword&gt;Infant, Newborn&lt;/keyword&gt;&lt;keyword&gt;*Infant, Premature&lt;/keyword&gt;&lt;keyword&gt;*Weight Gain&lt;/keyword&gt;&lt;keyword&gt;*Weight Loss&lt;/keyword&gt;&lt;/keywords&gt;&lt;dates&gt;&lt;year&gt;1995&lt;/year&gt;&lt;pub-dates&gt;&lt;date&gt;Apr&lt;/date&gt;&lt;/pub-dates&gt;&lt;/dates&gt;&lt;isbn&gt;0971-5916&lt;/isbn&gt;&lt;accession-num&gt;7751046&lt;/accession-num&gt;&lt;urls&gt;&lt;related-urls&gt;&lt;url&gt;http://ovidsp.ovid.com/ovidweb.cgi?T=JS&amp;amp;CSC=Y&amp;amp;NEWS=N&amp;amp;PAGE=fulltext&amp;amp;D=med3&amp;amp;AN=7751046&lt;/url&gt;&lt;url&gt;http://resolver.ebscohost.com/openurl?issn=09715916&amp;amp;Volume=101&amp;amp;issue=&amp;amp;spage=157&amp;amp;title=Composition+of+postnatal+weight+loss+%26+subsequent+weight+gain+in+preterm+infants.&amp;amp;year=1995&amp;amp;aulast=Singhi&lt;/url&gt;&lt;/related-urls&gt;&lt;/urls&gt;&lt;remote-database-name&gt;MEDLINE&lt;/remote-database-name&gt;&lt;remote-database-provider&gt;Ovid Technologies&lt;/remote-database-provider&gt;&lt;language&gt;English&lt;/language&gt;&lt;/record&gt;&lt;/Cite&gt;&lt;/EndNote&gt;</w:instrText>
      </w:r>
      <w:r w:rsidR="00C35B5C" w:rsidRPr="00EA16CB">
        <w:fldChar w:fldCharType="separate"/>
      </w:r>
      <w:r w:rsidR="003C1B9B" w:rsidRPr="003C1B9B">
        <w:rPr>
          <w:noProof/>
          <w:vertAlign w:val="superscript"/>
        </w:rPr>
        <w:t>41</w:t>
      </w:r>
      <w:r w:rsidR="00C35B5C" w:rsidRPr="00EA16CB">
        <w:fldChar w:fldCharType="end"/>
      </w:r>
      <w:r w:rsidR="00C35B5C" w:rsidRPr="00EA16CB">
        <w:t xml:space="preserve"> focused on early body composition changes as they relate to initial weight loss in preterm infants. </w:t>
      </w:r>
      <w:r w:rsidR="00C35B5C" w:rsidRPr="00EA16CB">
        <w:rPr>
          <w:i/>
          <w:iCs/>
        </w:rPr>
        <w:t>Cheek et al</w:t>
      </w:r>
      <w:r w:rsidR="00C35B5C" w:rsidRPr="00EA16CB">
        <w:t>.</w:t>
      </w:r>
      <w:r w:rsidR="00C35B5C" w:rsidRPr="00EA16CB">
        <w:fldChar w:fldCharType="begin">
          <w:fldData xml:space="preserve">PEVuZE5vdGU+PENpdGU+PEF1dGhvcj5DaGVlazwvQXV0aG9yPjxZZWFyPjE5ODQ8L1llYXI+PFJl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</w:fldData>
        </w:fldChar>
      </w:r>
      <w:r w:rsidR="003C1B9B">
        <w:instrText xml:space="preserve"> ADDIN EN.CITE </w:instrText>
      </w:r>
      <w:r w:rsidR="003C1B9B">
        <w:fldChar w:fldCharType="begin">
          <w:fldData xml:space="preserve">PEVuZE5vdGU+PENpdGU+PEF1dGhvcj5DaGVlazwvQXV0aG9yPjxZZWFyPjE5ODQ8L1llYXI+PFJl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</w:fldData>
        </w:fldChar>
      </w:r>
      <w:r w:rsidR="003C1B9B">
        <w:instrText xml:space="preserve"> ADDIN EN.CITE.DATA </w:instrText>
      </w:r>
      <w:r w:rsidR="003C1B9B">
        <w:fldChar w:fldCharType="end"/>
      </w:r>
      <w:r w:rsidR="00C35B5C" w:rsidRPr="00EA16CB">
        <w:fldChar w:fldCharType="separate"/>
      </w:r>
      <w:r w:rsidR="003C1B9B" w:rsidRPr="003C1B9B">
        <w:rPr>
          <w:noProof/>
          <w:vertAlign w:val="superscript"/>
        </w:rPr>
        <w:t>24</w:t>
      </w:r>
      <w:r w:rsidR="00C35B5C" w:rsidRPr="00EA16CB">
        <w:fldChar w:fldCharType="end"/>
      </w:r>
      <w:r w:rsidR="00C35B5C" w:rsidRPr="00EA16CB">
        <w:t xml:space="preserve"> and </w:t>
      </w:r>
      <w:r w:rsidR="00C35B5C" w:rsidRPr="00EA16CB">
        <w:rPr>
          <w:i/>
          <w:iCs/>
        </w:rPr>
        <w:t>Heimler et al</w:t>
      </w:r>
      <w:r w:rsidR="00C35B5C" w:rsidRPr="00EA16CB">
        <w:t>.</w:t>
      </w:r>
      <w:r w:rsidR="00C35B5C" w:rsidRPr="00EA16CB">
        <w:fldChar w:fldCharType="begin">
          <w:fldData xml:space="preserve">PEVuZE5vdGU+PENpdGU+PEF1dGhvcj5IZWltbGVyPC9BdXRob3I+PFllYXI+MTk5MzwvWWVhcj48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</w:fldData>
        </w:fldChar>
      </w:r>
      <w:r w:rsidR="003C1B9B">
        <w:instrText xml:space="preserve"> ADDIN EN.CITE </w:instrText>
      </w:r>
      <w:r w:rsidR="003C1B9B">
        <w:fldChar w:fldCharType="begin">
          <w:fldData xml:space="preserve">PEVuZE5vdGU+PENpdGU+PEF1dGhvcj5IZWltbGVyPC9BdXRob3I+PFllYXI+MTk5MzwvWWVhcj48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</w:fldData>
        </w:fldChar>
      </w:r>
      <w:r w:rsidR="003C1B9B">
        <w:instrText xml:space="preserve"> ADDIN EN.CITE.DATA </w:instrText>
      </w:r>
      <w:r w:rsidR="003C1B9B">
        <w:fldChar w:fldCharType="end"/>
      </w:r>
      <w:r w:rsidR="00C35B5C" w:rsidRPr="00EA16CB">
        <w:fldChar w:fldCharType="separate"/>
      </w:r>
      <w:r w:rsidR="003C1B9B" w:rsidRPr="003C1B9B">
        <w:rPr>
          <w:noProof/>
          <w:vertAlign w:val="superscript"/>
        </w:rPr>
        <w:t>39</w:t>
      </w:r>
      <w:r w:rsidR="00C35B5C" w:rsidRPr="00EA16CB">
        <w:fldChar w:fldCharType="end"/>
      </w:r>
      <w:r w:rsidR="00C35B5C" w:rsidRPr="00EA16CB">
        <w:t xml:space="preserve"> measured body composition at weekly intervals.</w:t>
      </w:r>
      <w:r w:rsidR="002E29DE" w:rsidRPr="00EA16CB">
        <w:t xml:space="preserve"> </w:t>
      </w:r>
      <w:r w:rsidR="002E29DE" w:rsidRPr="00EA16CB">
        <w:rPr>
          <w:i/>
          <w:iCs/>
        </w:rPr>
        <w:t>Cheek et al</w:t>
      </w:r>
      <w:r w:rsidR="002E29DE" w:rsidRPr="00EA16CB">
        <w:t>.,</w:t>
      </w:r>
      <w:r w:rsidR="002E29DE" w:rsidRPr="00EA16CB">
        <w:fldChar w:fldCharType="begin">
          <w:fldData xml:space="preserve">PEVuZE5vdGU+PENpdGU+PEF1dGhvcj5DaGVlazwvQXV0aG9yPjxZZWFyPjE5ODQ8L1llYXI+PFJl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</w:fldData>
        </w:fldChar>
      </w:r>
      <w:r w:rsidR="003C1B9B">
        <w:instrText xml:space="preserve"> ADDIN EN.CITE </w:instrText>
      </w:r>
      <w:r w:rsidR="003C1B9B">
        <w:fldChar w:fldCharType="begin">
          <w:fldData xml:space="preserve">PEVuZE5vdGU+PENpdGU+PEF1dGhvcj5DaGVlazwvQXV0aG9yPjxZZWFyPjE5ODQ8L1llYXI+PFJl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</w:fldData>
        </w:fldChar>
      </w:r>
      <w:r w:rsidR="003C1B9B">
        <w:instrText xml:space="preserve"> ADDIN EN.CITE.DATA </w:instrText>
      </w:r>
      <w:r w:rsidR="003C1B9B">
        <w:fldChar w:fldCharType="end"/>
      </w:r>
      <w:r w:rsidR="002E29DE" w:rsidRPr="00EA16CB">
        <w:fldChar w:fldCharType="separate"/>
      </w:r>
      <w:r w:rsidR="003C1B9B" w:rsidRPr="003C1B9B">
        <w:rPr>
          <w:noProof/>
          <w:vertAlign w:val="superscript"/>
        </w:rPr>
        <w:t>24</w:t>
      </w:r>
      <w:r w:rsidR="002E29DE" w:rsidRPr="00EA16CB">
        <w:fldChar w:fldCharType="end"/>
      </w:r>
      <w:r w:rsidR="002E29DE" w:rsidRPr="00EA16CB">
        <w:t xml:space="preserve"> </w:t>
      </w:r>
      <w:r w:rsidR="002E29DE" w:rsidRPr="00EA16CB">
        <w:rPr>
          <w:i/>
          <w:iCs/>
        </w:rPr>
        <w:t>Heimler et al</w:t>
      </w:r>
      <w:r w:rsidR="002E29DE" w:rsidRPr="00EA16CB">
        <w:t>.</w:t>
      </w:r>
      <w:r w:rsidR="002E29DE" w:rsidRPr="00EA16CB">
        <w:fldChar w:fldCharType="begin">
          <w:fldData xml:space="preserve">PEVuZE5vdGU+PENpdGU+PEF1dGhvcj5IZWltbGVyPC9BdXRob3I+PFllYXI+MTk5MzwvWWVhcj48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</w:fldData>
        </w:fldChar>
      </w:r>
      <w:r w:rsidR="003C1B9B">
        <w:instrText xml:space="preserve"> ADDIN EN.CITE </w:instrText>
      </w:r>
      <w:r w:rsidR="003C1B9B">
        <w:fldChar w:fldCharType="begin">
          <w:fldData xml:space="preserve">PEVuZE5vdGU+PENpdGU+PEF1dGhvcj5IZWltbGVyPC9BdXRob3I+PFllYXI+MTk5MzwvWWVhcj48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</w:fldData>
        </w:fldChar>
      </w:r>
      <w:r w:rsidR="003C1B9B">
        <w:instrText xml:space="preserve"> ADDIN EN.CITE.DATA </w:instrText>
      </w:r>
      <w:r w:rsidR="003C1B9B">
        <w:fldChar w:fldCharType="end"/>
      </w:r>
      <w:r w:rsidR="002E29DE" w:rsidRPr="00EA16CB">
        <w:fldChar w:fldCharType="separate"/>
      </w:r>
      <w:r w:rsidR="003C1B9B" w:rsidRPr="003C1B9B">
        <w:rPr>
          <w:noProof/>
          <w:vertAlign w:val="superscript"/>
        </w:rPr>
        <w:t>39</w:t>
      </w:r>
      <w:r w:rsidR="002E29DE" w:rsidRPr="00EA16CB">
        <w:fldChar w:fldCharType="end"/>
      </w:r>
      <w:r w:rsidR="002E29DE" w:rsidRPr="00EA16CB">
        <w:t xml:space="preserve"> and </w:t>
      </w:r>
      <w:r w:rsidR="002E29DE" w:rsidRPr="00EA16CB">
        <w:rPr>
          <w:i/>
          <w:iCs/>
        </w:rPr>
        <w:t>Singhi et al</w:t>
      </w:r>
      <w:r w:rsidR="002E29DE" w:rsidRPr="00EA16CB">
        <w:t>.</w:t>
      </w:r>
      <w:r w:rsidR="002E29DE" w:rsidRPr="00EA16CB">
        <w:fldChar w:fldCharType="begin"/>
      </w:r>
      <w:r w:rsidR="003C1B9B">
        <w:instrText xml:space="preserve"> ADDIN EN.CITE &lt;EndNote&gt;&lt;Cite&gt;&lt;Author&gt;Singhi&lt;/Author&gt;&lt;Year&gt;1995&lt;/Year&gt;&lt;RecNum&gt;1771&lt;/RecNum&gt;&lt;DisplayText&gt;&lt;style face="superscript"&gt;41&lt;/style&gt;&lt;/DisplayText&gt;&lt;record&gt;&lt;rec-number&gt;1771&lt;/rec-number&gt;&lt;foreign-keys&gt;&lt;key app="EN" db-id="22vwr0te3vxs5pepezb5xtw9sxvd2wf5vfr0" timestamp="1574180257" guid="9db1d62e-9a00-4d65-9d6e-e200016dfd65"&gt;1771&lt;/key&gt;&lt;/foreign-keys&gt;&lt;ref-type name="Journal Article"&gt;17&lt;/ref-type&gt;&lt;contributors&gt;&lt;authors&gt;&lt;author&gt;Singhi, S.&lt;/author&gt;&lt;author&gt;Sood, V.&lt;/author&gt;&lt;author&gt;Bhakoo, O. N.&lt;/author&gt;&lt;author&gt;Ganguly, N. K.&lt;/author&gt;&lt;author&gt;Kaur, A.&lt;/author&gt;&lt;/authors&gt;&lt;/contributors&gt;&lt;auth-address&gt;Singhi, S. Department of Paediatrics, Postgraduate Institute of Medical Education &amp;amp; Research, Chandigarh.&lt;/auth-address&gt;&lt;titles&gt;&lt;title&gt;Composition of postnatal weight loss &amp;amp; subsequent weight gain in preterm infants&lt;/title&gt;&lt;secondary-title&gt;Indian Journal of Medical Research&lt;/secondary-title&gt;&lt;alt-title&gt;Indian J Med Res&lt;/alt-title&gt;&lt;/titles&gt;&lt;periodical&gt;&lt;full-title&gt;Indian Journal of Medical Research&lt;/full-title&gt;&lt;/periodical&gt;&lt;pages&gt;157-62&lt;/pages&gt;&lt;volume&gt;101&lt;/volume&gt;&lt;keywords&gt;&lt;keyword&gt;*Birth Weight&lt;/keyword&gt;&lt;keyword&gt;Body Water&lt;/keyword&gt;&lt;keyword&gt;Humans&lt;/keyword&gt;&lt;keyword&gt;Infant, Newborn&lt;/keyword&gt;&lt;keyword&gt;*Infant, Premature&lt;/keyword&gt;&lt;keyword&gt;*Weight Gain&lt;/keyword&gt;&lt;keyword&gt;*Weight Loss&lt;/keyword&gt;&lt;/keywords&gt;&lt;dates&gt;&lt;year&gt;1995&lt;/year&gt;&lt;pub-dates&gt;&lt;date&gt;Apr&lt;/date&gt;&lt;/pub-dates&gt;&lt;/dates&gt;&lt;isbn&gt;0971-5916&lt;/isbn&gt;&lt;accession-num&gt;7751046&lt;/accession-num&gt;&lt;urls&gt;&lt;related-urls&gt;&lt;url&gt;http://ovidsp.ovid.com/ovidweb.cgi?T=JS&amp;amp;CSC=Y&amp;amp;NEWS=N&amp;amp;PAGE=fulltext&amp;amp;D=med3&amp;amp;AN=7751046&lt;/url&gt;&lt;url&gt;http://resolver.ebscohost.com/openurl?issn=09715916&amp;amp;Volume=101&amp;amp;issue=&amp;amp;spage=157&amp;amp;title=Composition+of+postnatal+weight+loss+%26+subsequent+weight+gain+in+preterm+infants.&amp;amp;year=1995&amp;amp;aulast=Singhi&lt;/url&gt;&lt;/related-urls&gt;&lt;/urls&gt;&lt;remote-database-name&gt;MEDLINE&lt;/remote-database-name&gt;&lt;remote-database-provider&gt;Ovid Technologies&lt;/remote-database-provider&gt;&lt;language&gt;English&lt;/language&gt;&lt;/record&gt;&lt;/Cite&gt;&lt;/EndNote&gt;</w:instrText>
      </w:r>
      <w:r w:rsidR="002E29DE" w:rsidRPr="00EA16CB">
        <w:fldChar w:fldCharType="separate"/>
      </w:r>
      <w:r w:rsidR="003C1B9B" w:rsidRPr="003C1B9B">
        <w:rPr>
          <w:noProof/>
          <w:vertAlign w:val="superscript"/>
        </w:rPr>
        <w:t>41</w:t>
      </w:r>
      <w:r w:rsidR="002E29DE" w:rsidRPr="00EA16CB">
        <w:fldChar w:fldCharType="end"/>
      </w:r>
      <w:r w:rsidR="002E29DE" w:rsidRPr="00EA16CB">
        <w:t xml:space="preserve"> all identified that </w:t>
      </w:r>
      <w:r w:rsidR="007B7F62" w:rsidRPr="00EA16CB">
        <w:t xml:space="preserve">TBW </w:t>
      </w:r>
      <w:r w:rsidR="00407BCB" w:rsidRPr="00EA16CB">
        <w:t xml:space="preserve">percentage </w:t>
      </w:r>
      <w:r w:rsidR="002E29DE" w:rsidRPr="00EA16CB">
        <w:t xml:space="preserve">fell over time, with the one patient for whom early assessment was made in </w:t>
      </w:r>
      <w:r w:rsidR="002E29DE" w:rsidRPr="00EA16CB">
        <w:rPr>
          <w:i/>
          <w:iCs/>
        </w:rPr>
        <w:t>Baarsma et al</w:t>
      </w:r>
      <w:r w:rsidR="002E29DE" w:rsidRPr="00EA16CB">
        <w:t>.</w:t>
      </w:r>
      <w:r w:rsidR="002E29DE" w:rsidRPr="00EA16CB">
        <w:fldChar w:fldCharType="begin">
          <w:fldData xml:space="preserve">PEVuZE5vdGU+PENpdGU+PEF1dGhvcj5CYWFyc21hPC9BdXRob3I+PFllYXI+MTk5MjwvWWVhcj48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</w:fldData>
        </w:fldChar>
      </w:r>
      <w:r w:rsidR="003C1B9B">
        <w:instrText xml:space="preserve"> ADDIN EN.CITE </w:instrText>
      </w:r>
      <w:r w:rsidR="003C1B9B">
        <w:fldChar w:fldCharType="begin">
          <w:fldData xml:space="preserve">PEVuZE5vdGU+PENpdGU+PEF1dGhvcj5CYWFyc21hPC9BdXRob3I+PFllYXI+MTk5MjwvWWVhcj48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</w:fldData>
        </w:fldChar>
      </w:r>
      <w:r w:rsidR="003C1B9B">
        <w:instrText xml:space="preserve"> ADDIN EN.CITE.DATA </w:instrText>
      </w:r>
      <w:r w:rsidR="003C1B9B">
        <w:fldChar w:fldCharType="end"/>
      </w:r>
      <w:r w:rsidR="002E29DE" w:rsidRPr="00EA16CB">
        <w:fldChar w:fldCharType="separate"/>
      </w:r>
      <w:r w:rsidR="003C1B9B" w:rsidRPr="003C1B9B">
        <w:rPr>
          <w:noProof/>
          <w:vertAlign w:val="superscript"/>
        </w:rPr>
        <w:t>35</w:t>
      </w:r>
      <w:r w:rsidR="002E29DE" w:rsidRPr="00EA16CB">
        <w:fldChar w:fldCharType="end"/>
      </w:r>
      <w:r w:rsidR="002E29DE" w:rsidRPr="00EA16CB">
        <w:t xml:space="preserve"> also </w:t>
      </w:r>
      <w:r w:rsidR="002E29DE" w:rsidRPr="00EA16CB">
        <w:lastRenderedPageBreak/>
        <w:t>exhibited a falling total body water percentage.</w:t>
      </w:r>
      <w:r w:rsidR="00EC5B4D" w:rsidRPr="00EA16CB">
        <w:t xml:space="preserve"> In contrast, </w:t>
      </w:r>
      <w:r w:rsidR="00EC5B4D" w:rsidRPr="00EA16CB">
        <w:rPr>
          <w:i/>
          <w:iCs/>
        </w:rPr>
        <w:t>Bauer et al</w:t>
      </w:r>
      <w:r w:rsidR="00EC5B4D" w:rsidRPr="00EA16CB">
        <w:t>.</w:t>
      </w:r>
      <w:r w:rsidR="00EC5B4D" w:rsidRPr="00EA16CB">
        <w:fldChar w:fldCharType="begin">
          <w:fldData xml:space="preserve">PEVuZE5vdGU+PENpdGU+PEF1dGhvcj5CYXVlcjwvQXV0aG9yPjxZZWFyPjE5OTE8L1llYXI+PFJl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=
</w:fldData>
        </w:fldChar>
      </w:r>
      <w:r w:rsidR="003C1B9B">
        <w:instrText xml:space="preserve"> ADDIN EN.CITE </w:instrText>
      </w:r>
      <w:r w:rsidR="003C1B9B">
        <w:fldChar w:fldCharType="begin">
          <w:fldData xml:space="preserve">PEVuZE5vdGU+PENpdGU+PEF1dGhvcj5CYXVlcjwvQXV0aG9yPjxZZWFyPjE5OTE8L1llYXI+PFJl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=
</w:fldData>
        </w:fldChar>
      </w:r>
      <w:r w:rsidR="003C1B9B">
        <w:instrText xml:space="preserve"> ADDIN EN.CITE.DATA </w:instrText>
      </w:r>
      <w:r w:rsidR="003C1B9B">
        <w:fldChar w:fldCharType="end"/>
      </w:r>
      <w:r w:rsidR="00EC5B4D" w:rsidRPr="00EA16CB">
        <w:fldChar w:fldCharType="separate"/>
      </w:r>
      <w:r w:rsidR="003C1B9B" w:rsidRPr="003C1B9B">
        <w:rPr>
          <w:noProof/>
          <w:vertAlign w:val="superscript"/>
        </w:rPr>
        <w:t>36</w:t>
      </w:r>
      <w:r w:rsidR="00EC5B4D" w:rsidRPr="00EA16CB">
        <w:fldChar w:fldCharType="end"/>
      </w:r>
      <w:r w:rsidR="00EC5B4D" w:rsidRPr="00EA16CB">
        <w:t xml:space="preserve"> found an initial drop in total body water followed by a rise almost back to the first measurement.</w:t>
      </w:r>
    </w:p>
    <w:p w14:paraId="01F379B1" w14:textId="05D3B5A4" w:rsidR="002E29DE" w:rsidRPr="00EA16CB" w:rsidRDefault="002E29DE" w:rsidP="00407BCB">
      <w:r w:rsidRPr="00EA16CB">
        <w:t xml:space="preserve">Data from these five papers were too heterogenous to perform formal meta-analysis. Data were adjusted to plot the change in total body water against the day of life. A linear </w:t>
      </w:r>
      <w:r w:rsidR="00EC5B4D" w:rsidRPr="00EA16CB">
        <w:t xml:space="preserve">regression </w:t>
      </w:r>
      <w:r w:rsidRPr="00EA16CB">
        <w:t xml:space="preserve">model, weighted for the number of infants assessed in each study, confirmed that percentage </w:t>
      </w:r>
      <w:r w:rsidR="007B7F62" w:rsidRPr="00EA16CB">
        <w:t xml:space="preserve">TBW </w:t>
      </w:r>
      <w:r w:rsidRPr="00EA16CB">
        <w:t>fell over time (1.3</w:t>
      </w:r>
      <w:r w:rsidR="00ED3B33" w:rsidRPr="00EA16CB">
        <w:t>1</w:t>
      </w:r>
      <w:r w:rsidRPr="00EA16CB">
        <w:t>% per week; 95% CI 0.53-2.</w:t>
      </w:r>
      <w:r w:rsidR="00B92855" w:rsidRPr="00EA16CB">
        <w:t>09%; p&lt;0.01) (</w:t>
      </w:r>
      <w:hyperlink w:anchor="_Figure_4" w:history="1">
        <w:r w:rsidR="00B92855" w:rsidRPr="001E2D2E">
          <w:rPr>
            <w:rStyle w:val="Hyperlink"/>
          </w:rPr>
          <w:t>Fig</w:t>
        </w:r>
        <w:r w:rsidR="00D027D9" w:rsidRPr="001E2D2E">
          <w:rPr>
            <w:rStyle w:val="Hyperlink"/>
          </w:rPr>
          <w:t>.</w:t>
        </w:r>
        <w:r w:rsidR="00B92855" w:rsidRPr="001E2D2E">
          <w:rPr>
            <w:rStyle w:val="Hyperlink"/>
          </w:rPr>
          <w:t xml:space="preserve"> 4</w:t>
        </w:r>
        <w:r w:rsidR="00407BCB" w:rsidRPr="001E2D2E">
          <w:rPr>
            <w:rStyle w:val="Hyperlink"/>
          </w:rPr>
          <w:t>B</w:t>
        </w:r>
      </w:hyperlink>
      <w:r w:rsidR="00B92855" w:rsidRPr="00EA16CB">
        <w:t>).</w:t>
      </w:r>
    </w:p>
    <w:p w14:paraId="4ED17106" w14:textId="2CA015DA" w:rsidR="00532146" w:rsidRPr="00EA16CB" w:rsidRDefault="00532146" w:rsidP="00407BCB">
      <w:pPr>
        <w:rPr>
          <w:smallCaps/>
          <w:spacing w:val="5"/>
          <w:sz w:val="32"/>
          <w:szCs w:val="32"/>
        </w:rPr>
      </w:pPr>
      <w:r w:rsidRPr="00EA16CB">
        <w:br w:type="page"/>
      </w:r>
    </w:p>
    <w:p w14:paraId="729B3E21" w14:textId="411E679A" w:rsidR="0007131B" w:rsidRPr="00EA16CB" w:rsidRDefault="00F82F50" w:rsidP="00407BCB">
      <w:pPr>
        <w:pStyle w:val="Heading1"/>
        <w:jc w:val="both"/>
      </w:pPr>
      <w:r w:rsidRPr="00EA16CB">
        <w:lastRenderedPageBreak/>
        <w:t>Discussion</w:t>
      </w:r>
    </w:p>
    <w:p w14:paraId="46796140" w14:textId="11A53BF8" w:rsidR="00F82F50" w:rsidRDefault="00322FE9" w:rsidP="00407BCB">
      <w:r w:rsidRPr="00EA16CB">
        <w:t xml:space="preserve">This systematic review and meta-analysis </w:t>
      </w:r>
      <w:r w:rsidR="004B353A" w:rsidRPr="00EA16CB">
        <w:t xml:space="preserve">identifies </w:t>
      </w:r>
      <w:r w:rsidR="00B573DA" w:rsidRPr="00EA16CB">
        <w:t>the normal percentage</w:t>
      </w:r>
      <w:r w:rsidR="00D34587" w:rsidRPr="00EA16CB">
        <w:t xml:space="preserve"> TBW</w:t>
      </w:r>
      <w:r w:rsidR="00B573DA" w:rsidRPr="00EA16CB">
        <w:t xml:space="preserve"> for term-born infants. </w:t>
      </w:r>
      <w:r w:rsidR="008F4D68" w:rsidRPr="00EA16CB">
        <w:t xml:space="preserve">Meta-regression </w:t>
      </w:r>
      <w:r w:rsidR="000D1953" w:rsidRPr="00EA16CB">
        <w:t xml:space="preserve">of studies </w:t>
      </w:r>
      <w:r w:rsidR="00511D2E" w:rsidRPr="00EA16CB">
        <w:t xml:space="preserve">examining percentage </w:t>
      </w:r>
      <w:r w:rsidR="00D34587" w:rsidRPr="00EA16CB">
        <w:t xml:space="preserve">TBW </w:t>
      </w:r>
      <w:r w:rsidR="00485B26" w:rsidRPr="00EA16CB">
        <w:t xml:space="preserve">in newborn preterm infants </w:t>
      </w:r>
      <w:r w:rsidR="00164F85" w:rsidRPr="00EA16CB">
        <w:t>demonstrates</w:t>
      </w:r>
      <w:r w:rsidR="00A5128F" w:rsidRPr="00EA16CB">
        <w:t xml:space="preserve"> a negative correlation between gestation at birth and percentage</w:t>
      </w:r>
      <w:r w:rsidR="00D34587" w:rsidRPr="00EA16CB">
        <w:t xml:space="preserve"> TBW</w:t>
      </w:r>
      <w:r w:rsidR="00A5128F" w:rsidRPr="00EA16CB">
        <w:t xml:space="preserve">. </w:t>
      </w:r>
      <w:r w:rsidR="00810235" w:rsidRPr="00EA16CB">
        <w:t xml:space="preserve">Studies with repeated measurements of preterm infants were too heterogenous for formal meta-analysis but </w:t>
      </w:r>
      <w:r w:rsidR="00D13C6A" w:rsidRPr="00EA16CB">
        <w:t>most studies identified a fall in total body water over time.</w:t>
      </w:r>
    </w:p>
    <w:p w14:paraId="0AFA642D" w14:textId="1B14E9BC" w:rsidR="00FC6821" w:rsidRPr="00EA16CB" w:rsidRDefault="00560052" w:rsidP="00407BCB">
      <w:r>
        <w:t xml:space="preserve">Studies included in this systematic review </w:t>
      </w:r>
      <w:r w:rsidR="00C32DC2">
        <w:t xml:space="preserve">were mostly performed at least twenty years ago with many </w:t>
      </w:r>
      <w:r w:rsidR="005351C8">
        <w:t>being published</w:t>
      </w:r>
      <w:r w:rsidR="00C32DC2">
        <w:t xml:space="preserve"> </w:t>
      </w:r>
      <w:r w:rsidR="004D765E">
        <w:t xml:space="preserve">forty to sixty years ago. This </w:t>
      </w:r>
      <w:r w:rsidR="005351C8">
        <w:t>is likely to</w:t>
      </w:r>
      <w:r w:rsidR="004D765E">
        <w:t xml:space="preserve"> limit the generalisability of </w:t>
      </w:r>
      <w:r w:rsidR="009B4D54">
        <w:t>the</w:t>
      </w:r>
      <w:r w:rsidR="005351C8">
        <w:t>se</w:t>
      </w:r>
      <w:r w:rsidR="009B4D54">
        <w:t xml:space="preserve"> findings to </w:t>
      </w:r>
      <w:r w:rsidR="005351C8">
        <w:t>modern</w:t>
      </w:r>
      <w:r w:rsidR="009B4D54">
        <w:t xml:space="preserve"> cohorts of preterm infants. </w:t>
      </w:r>
      <w:r w:rsidR="00856E18">
        <w:t xml:space="preserve">Advances in neonatal care have led to </w:t>
      </w:r>
      <w:r w:rsidR="00AB5014">
        <w:t xml:space="preserve">a rapidly changing phenotype of preterm infants during this period. </w:t>
      </w:r>
      <w:r w:rsidR="008D4146">
        <w:t>Despite</w:t>
      </w:r>
      <w:r w:rsidR="00C40791">
        <w:t xml:space="preserve"> uncertainty surrounding the impact of RDS on </w:t>
      </w:r>
      <w:r w:rsidR="002F2920">
        <w:t>early fluid loss</w:t>
      </w:r>
      <w:r w:rsidR="003D407F">
        <w:fldChar w:fldCharType="begin"/>
      </w:r>
      <w:r w:rsidR="003C1B9B">
        <w:instrText xml:space="preserve"> ADDIN EN.CITE &lt;EndNote&gt;&lt;Cite&gt;&lt;Author&gt;Tang&lt;/Author&gt;&lt;Year&gt;1997&lt;/Year&gt;&lt;RecNum&gt;5125&lt;/RecNum&gt;&lt;DisplayText&gt;&lt;style face="superscript"&gt;42&lt;/style&gt;&lt;/DisplayText&gt;&lt;record&gt;&lt;rec-number&gt;5125&lt;/rec-number&gt;&lt;foreign-keys&gt;&lt;key app="EN" db-id="22vwr0te3vxs5pepezb5xtw9sxvd2wf5vfr0" timestamp="1612091110"&gt;5125&lt;/key&gt;&lt;/foreign-keys&gt;&lt;ref-type name="Journal Article"&gt;17&lt;/ref-type&gt;&lt;contributors&gt;&lt;authors&gt;&lt;author&gt;Tang, W.&lt;/author&gt;&lt;author&gt;Ridout, D.&lt;/author&gt;&lt;author&gt;Modi, N.&lt;/author&gt;&lt;/authors&gt;&lt;/contributors&gt;&lt;auth-address&gt;Department of Paediatrics and Neonatal Medicine, Royal Postgraduate Medical School, Hammersmith Hospital, London.&lt;/auth-address&gt;&lt;titles&gt;&lt;title&gt;Influence of respiratory distress syndrome on body composition after preterm birth&lt;/title&gt;&lt;secondary-title&gt;Arch Dis Child Fetal Neonatal Ed&lt;/secondary-title&gt;&lt;/titles&gt;&lt;periodical&gt;&lt;full-title&gt;Arch Dis Child Fetal Neonatal Ed&lt;/full-title&gt;&lt;/periodical&gt;&lt;pages&gt;F28-31&lt;/pages&gt;&lt;volume&gt;77&lt;/volume&gt;&lt;number&gt;1&lt;/number&gt;&lt;edition&gt;1997/07/01&lt;/edition&gt;&lt;keywords&gt;&lt;keyword&gt;Analysis of Variance&lt;/keyword&gt;&lt;keyword&gt;Body Composition/*physiology&lt;/keyword&gt;&lt;keyword&gt;*Body Water&lt;/keyword&gt;&lt;keyword&gt;Body Weight&lt;/keyword&gt;&lt;keyword&gt;Electric Impedance&lt;/keyword&gt;&lt;keyword&gt;Energy Intake&lt;/keyword&gt;&lt;keyword&gt;Humans&lt;/keyword&gt;&lt;keyword&gt;Infant Nutritional Physiological Phenomena&lt;/keyword&gt;&lt;keyword&gt;Infant, Newborn&lt;/keyword&gt;&lt;keyword&gt;Infant, Premature/*metabolism&lt;/keyword&gt;&lt;keyword&gt;Respiratory Distress Syndrome, Newborn/*metabolism&lt;/keyword&gt;&lt;keyword&gt;Statistics, Nonparametric&lt;/keyword&gt;&lt;/keywords&gt;&lt;dates&gt;&lt;year&gt;1997&lt;/year&gt;&lt;pub-dates&gt;&lt;date&gt;Jul&lt;/date&gt;&lt;/pub-dates&gt;&lt;/dates&gt;&lt;isbn&gt;1359-2998 (Print)&amp;#xD;1359-2998 (Linking)&lt;/isbn&gt;&lt;accession-num&gt;9279179&lt;/accession-num&gt;&lt;urls&gt;&lt;related-urls&gt;&lt;url&gt;https://www.ncbi.nlm.nih.gov/pubmed/9279179&lt;/url&gt;&lt;/related-urls&gt;&lt;/urls&gt;&lt;custom2&gt;PMC1720679&lt;/custom2&gt;&lt;electronic-resource-num&gt;10.1136/fn.77.1.f28&lt;/electronic-resource-num&gt;&lt;/record&gt;&lt;/Cite&gt;&lt;/EndNote&gt;</w:instrText>
      </w:r>
      <w:r w:rsidR="003D407F">
        <w:fldChar w:fldCharType="separate"/>
      </w:r>
      <w:r w:rsidR="003C1B9B" w:rsidRPr="003C1B9B">
        <w:rPr>
          <w:noProof/>
          <w:vertAlign w:val="superscript"/>
        </w:rPr>
        <w:t>42</w:t>
      </w:r>
      <w:r w:rsidR="003D407F">
        <w:fldChar w:fldCharType="end"/>
      </w:r>
      <w:r w:rsidR="003D407F">
        <w:t xml:space="preserve">, the surfactant era has </w:t>
      </w:r>
      <w:r w:rsidR="00677E4C">
        <w:t xml:space="preserve">led to significantly improved early morbidity in very preterm infants, with severe RDS </w:t>
      </w:r>
      <w:r w:rsidR="002666CF">
        <w:t xml:space="preserve">now </w:t>
      </w:r>
      <w:r w:rsidR="00677E4C">
        <w:t xml:space="preserve">mostly limited to </w:t>
      </w:r>
      <w:r w:rsidR="002666CF">
        <w:t xml:space="preserve">those born near the limits of viability. </w:t>
      </w:r>
      <w:r w:rsidR="00C67E79">
        <w:t>A</w:t>
      </w:r>
      <w:r w:rsidR="005E640E">
        <w:t xml:space="preserve">ntenatal corticosteroids </w:t>
      </w:r>
      <w:r w:rsidR="00C67E79">
        <w:t>have</w:t>
      </w:r>
      <w:r w:rsidR="005E640E">
        <w:t xml:space="preserve"> a profound influence on early fluid shifts</w:t>
      </w:r>
      <w:r w:rsidR="00B9473D">
        <w:fldChar w:fldCharType="begin">
          <w:fldData xml:space="preserve">PEVuZE5vdGU+PENpdGU+PEF1dGhvcj5EaW1pdHJpb3U8L0F1dGhvcj48WWVhcj4yMDA1PC9ZZWFy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</w:fldData>
        </w:fldChar>
      </w:r>
      <w:r w:rsidR="003C1B9B">
        <w:instrText xml:space="preserve"> ADDIN EN.CITE </w:instrText>
      </w:r>
      <w:r w:rsidR="003C1B9B">
        <w:fldChar w:fldCharType="begin">
          <w:fldData xml:space="preserve">PEVuZE5vdGU+PENpdGU+PEF1dGhvcj5EaW1pdHJpb3U8L0F1dGhvcj48WWVhcj4yMDA1PC9ZZWFy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</w:fldData>
        </w:fldChar>
      </w:r>
      <w:r w:rsidR="003C1B9B">
        <w:instrText xml:space="preserve"> ADDIN EN.CITE.DATA </w:instrText>
      </w:r>
      <w:r w:rsidR="003C1B9B">
        <w:fldChar w:fldCharType="end"/>
      </w:r>
      <w:r w:rsidR="00B9473D">
        <w:fldChar w:fldCharType="separate"/>
      </w:r>
      <w:r w:rsidR="003C1B9B" w:rsidRPr="003C1B9B">
        <w:rPr>
          <w:noProof/>
          <w:vertAlign w:val="superscript"/>
        </w:rPr>
        <w:t>43</w:t>
      </w:r>
      <w:r w:rsidR="00B9473D">
        <w:fldChar w:fldCharType="end"/>
      </w:r>
      <w:r w:rsidR="00B9473D">
        <w:t xml:space="preserve"> and their widespread use is likely to have significantly altered the </w:t>
      </w:r>
      <w:r w:rsidR="00C67E79">
        <w:t xml:space="preserve">“normal” pattern of TBW </w:t>
      </w:r>
      <w:r w:rsidR="009464D1">
        <w:t xml:space="preserve">changes </w:t>
      </w:r>
      <w:r w:rsidR="00C67E79">
        <w:t>since publication of most included studies.</w:t>
      </w:r>
    </w:p>
    <w:p w14:paraId="03FE6CCE" w14:textId="12AB8CCF" w:rsidR="00D13C6A" w:rsidRPr="00EA16CB" w:rsidRDefault="00D13C6A" w:rsidP="00407BCB">
      <w:pPr>
        <w:pStyle w:val="Heading2"/>
        <w:jc w:val="both"/>
      </w:pPr>
      <w:r w:rsidRPr="00EA16CB">
        <w:t>Term Infants</w:t>
      </w:r>
    </w:p>
    <w:p w14:paraId="2EE1BE41" w14:textId="29DE4B79" w:rsidR="00D13C6A" w:rsidRPr="00EA16CB" w:rsidRDefault="008C667D" w:rsidP="00407BCB">
      <w:r w:rsidRPr="00EA16CB">
        <w:t xml:space="preserve">A strength of this </w:t>
      </w:r>
      <w:r w:rsidR="00520ED4" w:rsidRPr="00EA16CB">
        <w:t xml:space="preserve">review is that it includes over 400 </w:t>
      </w:r>
      <w:r w:rsidR="00851ED2" w:rsidRPr="00EA16CB">
        <w:t>term-born infants</w:t>
      </w:r>
      <w:r w:rsidR="00891970" w:rsidRPr="00EA16CB">
        <w:t xml:space="preserve">, whereas individual studies have rarely recruited more than 100 infants. </w:t>
      </w:r>
      <w:r w:rsidR="00AD69C4" w:rsidRPr="00EA16CB">
        <w:t>Meta-analysis</w:t>
      </w:r>
      <w:r w:rsidR="0016619C" w:rsidRPr="00EA16CB">
        <w:t xml:space="preserve"> of the </w:t>
      </w:r>
      <w:r w:rsidR="00D34587" w:rsidRPr="00EA16CB">
        <w:t xml:space="preserve">percentage </w:t>
      </w:r>
      <w:r w:rsidR="0016619C" w:rsidRPr="00EA16CB">
        <w:t xml:space="preserve">TBW of term-born infants is limited by heterogeneity between studies. </w:t>
      </w:r>
      <w:r w:rsidR="0059205C" w:rsidRPr="00EA16CB">
        <w:t xml:space="preserve">This may be due to real differences in </w:t>
      </w:r>
      <w:r w:rsidR="00B63BEE" w:rsidRPr="00EA16CB">
        <w:t>studied</w:t>
      </w:r>
      <w:r w:rsidR="0059205C" w:rsidRPr="00EA16CB">
        <w:t xml:space="preserve"> populations (including demographic </w:t>
      </w:r>
      <w:r w:rsidR="002A00FF" w:rsidRPr="00EA16CB">
        <w:t xml:space="preserve">and nutritional differences between mothers, </w:t>
      </w:r>
      <w:r w:rsidR="00B63BEE" w:rsidRPr="00EA16CB">
        <w:t>and</w:t>
      </w:r>
      <w:r w:rsidR="002A00FF" w:rsidRPr="00EA16CB">
        <w:t xml:space="preserve"> differences in antenatal care) or due to differences in study protocol</w:t>
      </w:r>
      <w:r w:rsidR="00B63BEE" w:rsidRPr="00EA16CB">
        <w:t>s</w:t>
      </w:r>
      <w:r w:rsidR="00AD69C4" w:rsidRPr="00EA16CB">
        <w:t xml:space="preserve"> and methods</w:t>
      </w:r>
      <w:r w:rsidR="002A00FF" w:rsidRPr="00EA16CB">
        <w:t>.</w:t>
      </w:r>
      <w:r w:rsidR="0016619C" w:rsidRPr="00EA16CB">
        <w:t xml:space="preserve"> </w:t>
      </w:r>
      <w:r w:rsidR="00D13C6A" w:rsidRPr="00EA16CB">
        <w:t>Furthermore, there was some variability in the tim</w:t>
      </w:r>
      <w:r w:rsidR="002100C2" w:rsidRPr="00EA16CB">
        <w:t>ing</w:t>
      </w:r>
      <w:r w:rsidR="00D13C6A" w:rsidRPr="00EA16CB">
        <w:t xml:space="preserve"> of </w:t>
      </w:r>
      <w:r w:rsidR="00D34587" w:rsidRPr="00EA16CB">
        <w:t>TBW</w:t>
      </w:r>
      <w:r w:rsidR="00D13C6A" w:rsidRPr="00EA16CB">
        <w:t xml:space="preserve"> </w:t>
      </w:r>
      <w:r w:rsidR="002100C2" w:rsidRPr="00EA16CB">
        <w:t>assessment. In most cases, measurements were made within the first two days of life, but it has previously been noted that there can be rapid fluid shifts even within this limited time period.</w:t>
      </w:r>
      <w:r w:rsidR="002100C2" w:rsidRPr="00EA16CB">
        <w:fldChar w:fldCharType="begin">
          <w:fldData xml:space="preserve">PEVuZE5vdGU+PENpdGU+PEF1dGhvcj5Cb25zYW50ZTwvQXV0aG9yPjxZZWFyPjIwMTE8L1llYXI+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</w:fldData>
        </w:fldChar>
      </w:r>
      <w:r w:rsidR="00881B12">
        <w:instrText xml:space="preserve"> ADDIN EN.CITE </w:instrText>
      </w:r>
      <w:r w:rsidR="00881B12">
        <w:fldChar w:fldCharType="begin">
          <w:fldData xml:space="preserve">PEVuZE5vdGU+PENpdGU+PEF1dGhvcj5Cb25zYW50ZTwvQXV0aG9yPjxZZWFyPjIwMTE8L1llYXI+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</w:fldData>
        </w:fldChar>
      </w:r>
      <w:r w:rsidR="00881B12">
        <w:instrText xml:space="preserve"> ADDIN EN.CITE.DATA </w:instrText>
      </w:r>
      <w:r w:rsidR="00881B12">
        <w:fldChar w:fldCharType="end"/>
      </w:r>
      <w:r w:rsidR="002100C2" w:rsidRPr="00EA16CB">
        <w:fldChar w:fldCharType="separate"/>
      </w:r>
      <w:r w:rsidR="00881B12" w:rsidRPr="00881B12">
        <w:rPr>
          <w:noProof/>
          <w:vertAlign w:val="superscript"/>
        </w:rPr>
        <w:t>5</w:t>
      </w:r>
      <w:r w:rsidR="002100C2" w:rsidRPr="00EA16CB">
        <w:fldChar w:fldCharType="end"/>
      </w:r>
      <w:r w:rsidR="00020FB9">
        <w:t xml:space="preserve"> Subgroup analysis confirmed that measured values of TBW are influenced by </w:t>
      </w:r>
      <w:r w:rsidR="00107804">
        <w:t>the use of antipyrine compared to deuterium oxide. In addition, there were significant differences in TBW identified between SGA, AGA and LGA infants</w:t>
      </w:r>
      <w:r w:rsidR="00CB4F4E">
        <w:t>.</w:t>
      </w:r>
    </w:p>
    <w:p w14:paraId="4AF3063E" w14:textId="6D59A54A" w:rsidR="00D13C6A" w:rsidRPr="00EA16CB" w:rsidRDefault="002100C2" w:rsidP="00407BCB">
      <w:pPr>
        <w:pStyle w:val="Heading2"/>
        <w:jc w:val="both"/>
      </w:pPr>
      <w:r w:rsidRPr="00EA16CB">
        <w:lastRenderedPageBreak/>
        <w:t>Preterm Infants at Birth</w:t>
      </w:r>
    </w:p>
    <w:p w14:paraId="50FE540A" w14:textId="3EB2A2D0" w:rsidR="009A5A81" w:rsidRPr="00EA16CB" w:rsidRDefault="00187665" w:rsidP="00407BCB">
      <w:r w:rsidRPr="00EA16CB">
        <w:t xml:space="preserve">This review is limited by the </w:t>
      </w:r>
      <w:r w:rsidR="000C34C1" w:rsidRPr="00EA16CB">
        <w:t xml:space="preserve">presence of relatively few primary research articles measuring </w:t>
      </w:r>
      <w:r w:rsidR="006D0CD6" w:rsidRPr="00EA16CB">
        <w:t>TBW</w:t>
      </w:r>
      <w:r w:rsidR="000C34C1" w:rsidRPr="00EA16CB">
        <w:t xml:space="preserve"> in preterm newb</w:t>
      </w:r>
      <w:r w:rsidR="00213ABA" w:rsidRPr="00EA16CB">
        <w:t xml:space="preserve">orn infants (with only 179 subjects in this section of the review). </w:t>
      </w:r>
      <w:r w:rsidR="00686D73" w:rsidRPr="00EA16CB">
        <w:t xml:space="preserve">Furthermore, </w:t>
      </w:r>
      <w:r w:rsidR="002100C2" w:rsidRPr="00EA16CB">
        <w:t xml:space="preserve">data </w:t>
      </w:r>
      <w:r w:rsidR="00133B68">
        <w:t>were</w:t>
      </w:r>
      <w:r w:rsidR="00133B68" w:rsidRPr="00EA16CB">
        <w:t xml:space="preserve"> </w:t>
      </w:r>
      <w:r w:rsidR="002100C2" w:rsidRPr="00EA16CB">
        <w:t>generally reported only as the mean or median gestation at birth. Therefore, meta-analysis was performed taking this mean as the independent variable. This reduced the power and precision of the meta-</w:t>
      </w:r>
      <w:r w:rsidR="00D34587" w:rsidRPr="00EA16CB">
        <w:t xml:space="preserve">regression </w:t>
      </w:r>
      <w:r w:rsidR="002100C2" w:rsidRPr="00EA16CB">
        <w:t>to identify the effect of gestation at birth. This shortcoming emphasises the importance of published individual patient data.</w:t>
      </w:r>
      <w:r w:rsidR="002100C2" w:rsidRPr="00EA16CB">
        <w:fldChar w:fldCharType="begin"/>
      </w:r>
      <w:r w:rsidR="003C1B9B">
        <w:instrText xml:space="preserve"> ADDIN EN.CITE &lt;EndNote&gt;&lt;Cite&gt;&lt;Author&gt;Stewart&lt;/Author&gt;&lt;Year&gt;1993&lt;/Year&gt;&lt;RecNum&gt;3654&lt;/RecNum&gt;&lt;DisplayText&gt;&lt;style face="superscript"&gt;44&lt;/style&gt;&lt;/DisplayText&gt;&lt;record&gt;&lt;rec-number&gt;3654&lt;/rec-number&gt;&lt;foreign-keys&gt;&lt;key app="EN" db-id="22vwr0te3vxs5pepezb5xtw9sxvd2wf5vfr0" timestamp="1604258548"&gt;3654&lt;/key&gt;&lt;/foreign-keys&gt;&lt;ref-type name="Journal Article"&gt;17&lt;/ref-type&gt;&lt;contributors&gt;&lt;authors&gt;&lt;author&gt;Stewart, L. A.&lt;/author&gt;&lt;author&gt;Parmar, M. K.&lt;/author&gt;&lt;/authors&gt;&lt;/contributors&gt;&lt;auth-address&gt;MRC Cancer Trials Office, Cambridge, UK.&lt;/auth-address&gt;&lt;titles&gt;&lt;title&gt;Meta-analysis of the literature or of individual patient data: is there a difference?&lt;/title&gt;&lt;secondary-title&gt;Lancet&lt;/secondary-title&gt;&lt;/titles&gt;&lt;periodical&gt;&lt;full-title&gt;Lancet&lt;/full-title&gt;&lt;abbr-1&gt;Lancet&lt;/abbr-1&gt;&lt;/periodical&gt;&lt;pages&gt;418-22&lt;/pages&gt;&lt;volume&gt;341&lt;/volume&gt;&lt;number&gt;8842&lt;/number&gt;&lt;edition&gt;1993/02/13&lt;/edition&gt;&lt;keywords&gt;&lt;keyword&gt;Antineoplastic Agents/administration &amp;amp; dosage&lt;/keyword&gt;&lt;keyword&gt;Female&lt;/keyword&gt;&lt;keyword&gt;Humans&lt;/keyword&gt;&lt;keyword&gt;*Meta-Analysis as Topic&lt;/keyword&gt;&lt;keyword&gt;Methods&lt;/keyword&gt;&lt;keyword&gt;Ovarian Neoplasms/drug therapy&lt;/keyword&gt;&lt;keyword&gt;Publishing&lt;/keyword&gt;&lt;keyword&gt;Research Design&lt;/keyword&gt;&lt;/keywords&gt;&lt;dates&gt;&lt;year&gt;1993&lt;/year&gt;&lt;pub-dates&gt;&lt;date&gt;Feb 13&lt;/date&gt;&lt;/pub-dates&gt;&lt;/dates&gt;&lt;isbn&gt;0140-6736 (Print)&amp;#xD;0140-6736 (Linking)&lt;/isbn&gt;&lt;accession-num&gt;8094183&lt;/accession-num&gt;&lt;urls&gt;&lt;related-urls&gt;&lt;url&gt;https://www.ncbi.nlm.nih.gov/pubmed/8094183&lt;/url&gt;&lt;/related-urls&gt;&lt;/urls&gt;&lt;electronic-resource-num&gt;10.1016/0140-6736(93)93004-k&lt;/electronic-resource-num&gt;&lt;/record&gt;&lt;/Cite&gt;&lt;/EndNote&gt;</w:instrText>
      </w:r>
      <w:r w:rsidR="002100C2" w:rsidRPr="00EA16CB">
        <w:fldChar w:fldCharType="separate"/>
      </w:r>
      <w:r w:rsidR="003C1B9B" w:rsidRPr="003C1B9B">
        <w:rPr>
          <w:noProof/>
          <w:vertAlign w:val="superscript"/>
        </w:rPr>
        <w:t>44</w:t>
      </w:r>
      <w:r w:rsidR="002100C2" w:rsidRPr="00EA16CB">
        <w:fldChar w:fldCharType="end"/>
      </w:r>
      <w:r w:rsidR="002100C2" w:rsidRPr="00EA16CB">
        <w:t xml:space="preserve"> However, most included studies were more than two decades old and it was unfeasible to obtain individual patient data. Similar to the data for term infants, there was also heterogeneity in methods, antenatal care and timing of </w:t>
      </w:r>
      <w:r w:rsidR="00D34587" w:rsidRPr="00EA16CB">
        <w:t>TBW</w:t>
      </w:r>
      <w:r w:rsidR="002100C2" w:rsidRPr="00EA16CB">
        <w:t xml:space="preserve"> assessment.</w:t>
      </w:r>
    </w:p>
    <w:p w14:paraId="03653FA1" w14:textId="52FB0EF6" w:rsidR="002100C2" w:rsidRPr="00EA16CB" w:rsidRDefault="002100C2" w:rsidP="00407BCB">
      <w:pPr>
        <w:pStyle w:val="Heading2"/>
        <w:jc w:val="both"/>
      </w:pPr>
      <w:r w:rsidRPr="00EA16CB">
        <w:t>Preterm Infants During Growth</w:t>
      </w:r>
    </w:p>
    <w:p w14:paraId="52138A2F" w14:textId="7A9F7C03" w:rsidR="002100C2" w:rsidRPr="00EA16CB" w:rsidRDefault="002100C2" w:rsidP="00407BCB">
      <w:r w:rsidRPr="00EA16CB">
        <w:t xml:space="preserve">There was a general paucity of data tracking </w:t>
      </w:r>
      <w:r w:rsidR="00BE507D">
        <w:t>TBW</w:t>
      </w:r>
      <w:r w:rsidR="00DA590F" w:rsidRPr="00EA16CB">
        <w:t xml:space="preserve"> of preterm infants during their growth and maturation, with only 59 patients considered in this section of the meta-analysis. In addition to the sources of heterogeneity listed above, there was also very limited information on the postnatal care of these infants. It was not possible to perform formal meta-analysis of these results, although narrative synthesis identified that most papers reported a fall in percentage </w:t>
      </w:r>
      <w:r w:rsidR="00D34587" w:rsidRPr="00EA16CB">
        <w:t xml:space="preserve">TBW </w:t>
      </w:r>
      <w:r w:rsidR="00DA590F" w:rsidRPr="00EA16CB">
        <w:t xml:space="preserve">over time. A weighted linear regression model discounting gestational age and taking week of life as the independent variable confirmed this finding. </w:t>
      </w:r>
      <w:r w:rsidR="0009381A" w:rsidRPr="00EA16CB">
        <w:t>Of note</w:t>
      </w:r>
      <w:r w:rsidR="00DA590F" w:rsidRPr="00EA16CB">
        <w:t xml:space="preserve">, </w:t>
      </w:r>
      <w:r w:rsidR="00B77390" w:rsidRPr="00EA16CB">
        <w:t xml:space="preserve">the </w:t>
      </w:r>
      <w:r w:rsidR="00DA590F" w:rsidRPr="00EA16CB">
        <w:t xml:space="preserve">fall in </w:t>
      </w:r>
      <w:r w:rsidR="00B77390" w:rsidRPr="00EA16CB">
        <w:t>TBW</w:t>
      </w:r>
      <w:r w:rsidR="00DA590F" w:rsidRPr="00EA16CB">
        <w:t xml:space="preserve"> of approximately 1.3% per week</w:t>
      </w:r>
      <w:r w:rsidR="00B77390" w:rsidRPr="00EA16CB">
        <w:t xml:space="preserve"> was</w:t>
      </w:r>
      <w:r w:rsidR="00DA590F" w:rsidRPr="00EA16CB">
        <w:t xml:space="preserve"> just under the 1.4% figure found in the meta-regression of preterm newborn infants.</w:t>
      </w:r>
    </w:p>
    <w:p w14:paraId="3D3B257C" w14:textId="34ECDDEB" w:rsidR="002100C2" w:rsidRPr="00EA16CB" w:rsidRDefault="00DA590F" w:rsidP="00407BCB">
      <w:pPr>
        <w:pStyle w:val="Heading2"/>
        <w:jc w:val="both"/>
      </w:pPr>
      <w:r w:rsidRPr="00EA16CB">
        <w:t>Implications for Practice</w:t>
      </w:r>
    </w:p>
    <w:p w14:paraId="7F921A36" w14:textId="44AE0C85" w:rsidR="00D01F9D" w:rsidRPr="00EA16CB" w:rsidRDefault="00AD4FC6" w:rsidP="00407BCB">
      <w:r>
        <w:t>Bearing in mind the international guidance</w:t>
      </w:r>
      <w:r w:rsidRPr="00EA16CB">
        <w:fldChar w:fldCharType="begin">
          <w:fldData xml:space="preserve">PEVuZE5vdGU+PENpdGU+PEF1dGhvcj5BZ29zdG9uaTwvQXV0aG9yPjxZZWFyPjIwMTA8L1llYXI+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</w:fldData>
        </w:fldChar>
      </w:r>
      <w:r w:rsidRPr="00EA16CB">
        <w:instrText xml:space="preserve"> ADDIN EN.CITE </w:instrText>
      </w:r>
      <w:r w:rsidRPr="00EA16CB">
        <w:fldChar w:fldCharType="begin">
          <w:fldData xml:space="preserve">PEVuZE5vdGU+PENpdGU+PEF1dGhvcj5BZ29zdG9uaTwvQXV0aG9yPjxZZWFyPjIwMTA8L1llYXI+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</w:fldData>
        </w:fldChar>
      </w:r>
      <w:r w:rsidRPr="00EA16CB">
        <w:instrText xml:space="preserve"> ADDIN EN.CITE.DATA </w:instrText>
      </w:r>
      <w:r w:rsidRPr="00EA16CB">
        <w:fldChar w:fldCharType="end"/>
      </w:r>
      <w:r w:rsidRPr="00EA16CB">
        <w:fldChar w:fldCharType="separate"/>
      </w:r>
      <w:r w:rsidRPr="00EA16CB">
        <w:rPr>
          <w:noProof/>
          <w:vertAlign w:val="superscript"/>
        </w:rPr>
        <w:t>1,2</w:t>
      </w:r>
      <w:r w:rsidRPr="00EA16CB">
        <w:fldChar w:fldCharType="end"/>
      </w:r>
      <w:r>
        <w:t xml:space="preserve"> that </w:t>
      </w:r>
      <w:r w:rsidR="006516BF" w:rsidRPr="00EA16CB">
        <w:t xml:space="preserve">the body composition </w:t>
      </w:r>
      <w:r w:rsidR="005D3E13" w:rsidRPr="00EA16CB">
        <w:t xml:space="preserve">preterm infants </w:t>
      </w:r>
      <w:r w:rsidR="00BA7C5F">
        <w:t xml:space="preserve">at term-equivalent age </w:t>
      </w:r>
      <w:r w:rsidR="00E02959">
        <w:t xml:space="preserve">should mimic that </w:t>
      </w:r>
      <w:r w:rsidR="00E02959" w:rsidRPr="00EA16CB">
        <w:t>of the term-born newborn in</w:t>
      </w:r>
      <w:r w:rsidR="000D2E4E">
        <w:t>fant,</w:t>
      </w:r>
      <w:r w:rsidR="00E02959" w:rsidRPr="00EA16CB">
        <w:t xml:space="preserve"> </w:t>
      </w:r>
      <w:r w:rsidR="00DA590F" w:rsidRPr="00EA16CB">
        <w:t xml:space="preserve">the value of </w:t>
      </w:r>
      <w:r w:rsidR="00D34587" w:rsidRPr="00EA16CB">
        <w:t xml:space="preserve">TBW </w:t>
      </w:r>
      <w:r w:rsidR="00DA590F" w:rsidRPr="00EA16CB">
        <w:t>in term-born infants</w:t>
      </w:r>
      <w:r w:rsidR="001A66EC">
        <w:t xml:space="preserve"> identified in this study</w:t>
      </w:r>
      <w:r w:rsidR="00DA590F" w:rsidRPr="00EA16CB">
        <w:t xml:space="preserve"> may act as a </w:t>
      </w:r>
      <w:r w:rsidR="001A66EC">
        <w:t>guide</w:t>
      </w:r>
      <w:r w:rsidR="0014346A" w:rsidRPr="00EA16CB">
        <w:t>.</w:t>
      </w:r>
      <w:r w:rsidR="001A66EC">
        <w:t xml:space="preserve"> However, it should be remembered that TBW </w:t>
      </w:r>
      <w:r w:rsidR="00876E4D">
        <w:t>reflects only one element of body composition and that derangement of fluid and electrolyte imbalance may render this comparison unreliable.</w:t>
      </w:r>
      <w:r w:rsidR="0014346A" w:rsidRPr="00EA16CB">
        <w:t xml:space="preserve"> </w:t>
      </w:r>
      <w:r w:rsidR="00DB5AB0" w:rsidRPr="00EA16CB">
        <w:t xml:space="preserve">This study also defines the expected </w:t>
      </w:r>
      <w:r w:rsidR="00AB4874" w:rsidRPr="00EA16CB">
        <w:t xml:space="preserve">TBW value for newborn preterm </w:t>
      </w:r>
      <w:r w:rsidR="00AB4874" w:rsidRPr="00EA16CB">
        <w:lastRenderedPageBreak/>
        <w:t>infants at birth</w:t>
      </w:r>
      <w:r w:rsidR="00790678" w:rsidRPr="00EA16CB">
        <w:t xml:space="preserve"> in relation to their gestation. </w:t>
      </w:r>
      <w:r w:rsidR="00E33EFA">
        <w:t>It</w:t>
      </w:r>
      <w:r w:rsidR="00790678" w:rsidRPr="00EA16CB">
        <w:t xml:space="preserve"> may be expected that </w:t>
      </w:r>
      <w:r w:rsidR="003F109C" w:rsidRPr="00EA16CB">
        <w:t xml:space="preserve">preterm infants would be expected to track along this trend if they are to </w:t>
      </w:r>
      <w:r w:rsidR="00D93790" w:rsidRPr="00EA16CB">
        <w:t xml:space="preserve">reach a normal </w:t>
      </w:r>
      <w:r w:rsidR="00D34587" w:rsidRPr="00EA16CB">
        <w:t xml:space="preserve">percentage </w:t>
      </w:r>
      <w:r w:rsidR="00D93790" w:rsidRPr="00EA16CB">
        <w:t>TBW at term-corrected age.</w:t>
      </w:r>
    </w:p>
    <w:p w14:paraId="0FF83025" w14:textId="641E8240" w:rsidR="00A63485" w:rsidRPr="00EA16CB" w:rsidRDefault="00D01F9D" w:rsidP="00407BCB">
      <w:r w:rsidRPr="00EA16CB">
        <w:t xml:space="preserve">The </w:t>
      </w:r>
      <w:r w:rsidR="00C769B9" w:rsidRPr="00EA16CB">
        <w:t>small amount of</w:t>
      </w:r>
      <w:r w:rsidRPr="00EA16CB">
        <w:t xml:space="preserve"> data pertaining to repeated measurements of TBW in preterm infants during growth</w:t>
      </w:r>
      <w:r w:rsidR="00C769B9" w:rsidRPr="00EA16CB">
        <w:t xml:space="preserve"> makes it difficult for current </w:t>
      </w:r>
      <w:r w:rsidR="00C769B9" w:rsidRPr="00EA16CB">
        <w:rPr>
          <w:i/>
          <w:iCs/>
        </w:rPr>
        <w:t>ex utero</w:t>
      </w:r>
      <w:r w:rsidR="00C769B9" w:rsidRPr="00EA16CB">
        <w:t xml:space="preserve"> body water changes to be assessed. </w:t>
      </w:r>
      <w:r w:rsidR="00C13D70" w:rsidRPr="00EA16CB">
        <w:t xml:space="preserve">Even if </w:t>
      </w:r>
      <w:r w:rsidR="00C769B9" w:rsidRPr="00EA16CB">
        <w:t xml:space="preserve">more </w:t>
      </w:r>
      <w:r w:rsidR="00C13D70" w:rsidRPr="00EA16CB">
        <w:t xml:space="preserve">such data were available, it is likely </w:t>
      </w:r>
      <w:r w:rsidR="00EB6D6F" w:rsidRPr="00EA16CB">
        <w:t xml:space="preserve">that </w:t>
      </w:r>
      <w:r w:rsidR="00FC791D" w:rsidRPr="00EA16CB">
        <w:t xml:space="preserve">widespread differences in medical and nutritional management of preterm infants (as well as differences in antenatal care) would </w:t>
      </w:r>
      <w:r w:rsidR="00415998" w:rsidRPr="00EA16CB">
        <w:t xml:space="preserve">frustrate attempts to meaningfully combine data to provide an overview of the </w:t>
      </w:r>
      <w:r w:rsidR="00415998" w:rsidRPr="00EA16CB">
        <w:rPr>
          <w:i/>
          <w:iCs/>
        </w:rPr>
        <w:t>ex utero</w:t>
      </w:r>
      <w:r w:rsidR="00415998" w:rsidRPr="00EA16CB">
        <w:t xml:space="preserve"> changes occurring in the preterm infant during growth.</w:t>
      </w:r>
      <w:r w:rsidR="009F28B7" w:rsidRPr="00EA16CB">
        <w:t xml:space="preserve">  </w:t>
      </w:r>
      <w:r w:rsidR="004D3A9A">
        <w:t>S</w:t>
      </w:r>
      <w:r w:rsidR="009F28B7" w:rsidRPr="00EA16CB">
        <w:t xml:space="preserve">ignificant changes in body water soon after birth </w:t>
      </w:r>
      <w:r w:rsidR="00C769B9" w:rsidRPr="00EA16CB">
        <w:t xml:space="preserve">may mean that preterm infants deviate from the trend in </w:t>
      </w:r>
      <w:r w:rsidR="00D34587" w:rsidRPr="00EA16CB">
        <w:t>TBW</w:t>
      </w:r>
      <w:r w:rsidR="00C769B9" w:rsidRPr="00EA16CB">
        <w:t xml:space="preserve"> identified in cross-sectional assessments of newborn infants at different gestations.</w:t>
      </w:r>
    </w:p>
    <w:p w14:paraId="406E9F1C" w14:textId="78301A85" w:rsidR="00B63BEE" w:rsidRPr="00EA16CB" w:rsidRDefault="00A63485" w:rsidP="00407BCB">
      <w:r w:rsidRPr="00EA16CB">
        <w:t xml:space="preserve">Routine and reliable measurement of body composition in clinical practice currently remains out of reach. </w:t>
      </w:r>
      <w:r w:rsidR="00C16546" w:rsidRPr="00EA16CB">
        <w:t>Non-invasive measures of body composition</w:t>
      </w:r>
      <w:r w:rsidR="007D12BF" w:rsidRPr="00EA16CB">
        <w:t xml:space="preserve">, such as bioelectrical </w:t>
      </w:r>
      <w:r w:rsidR="00872BF3" w:rsidRPr="00EA16CB">
        <w:t>impedance</w:t>
      </w:r>
      <w:r w:rsidR="007D12BF" w:rsidRPr="00EA16CB">
        <w:t xml:space="preserve"> have been </w:t>
      </w:r>
      <w:r w:rsidR="00D34587" w:rsidRPr="00EA16CB">
        <w:t xml:space="preserve">used </w:t>
      </w:r>
      <w:r w:rsidR="007D12BF" w:rsidRPr="00EA16CB">
        <w:t xml:space="preserve">but </w:t>
      </w:r>
      <w:r w:rsidR="00BC1CEE" w:rsidRPr="00EA16CB">
        <w:t>have stalled at the validation stage</w:t>
      </w:r>
      <w:r w:rsidR="00872BF3" w:rsidRPr="00EA16CB">
        <w:t>.</w:t>
      </w:r>
      <w:r w:rsidR="00071858" w:rsidRPr="00EA16CB">
        <w:fldChar w:fldCharType="begin">
          <w:fldData xml:space="preserve">PEVuZE5vdGU+PENpdGU+PEF1dGhvcj5MaW5nd29vZDwvQXV0aG9yPjxZZWFyPjIwMTM8L1llYXI+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=
</w:fldData>
        </w:fldChar>
      </w:r>
      <w:r w:rsidR="003C1B9B">
        <w:instrText xml:space="preserve"> ADDIN EN.CITE </w:instrText>
      </w:r>
      <w:r w:rsidR="003C1B9B">
        <w:fldChar w:fldCharType="begin">
          <w:fldData xml:space="preserve">PEVuZE5vdGU+PENpdGU+PEF1dGhvcj5MaW5nd29vZDwvQXV0aG9yPjxZZWFyPjIwMTM8L1llYXI+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=
</w:fldData>
        </w:fldChar>
      </w:r>
      <w:r w:rsidR="003C1B9B">
        <w:instrText xml:space="preserve"> ADDIN EN.CITE.DATA </w:instrText>
      </w:r>
      <w:r w:rsidR="003C1B9B">
        <w:fldChar w:fldCharType="end"/>
      </w:r>
      <w:r w:rsidR="00071858" w:rsidRPr="00EA16CB">
        <w:fldChar w:fldCharType="separate"/>
      </w:r>
      <w:r w:rsidR="003C1B9B" w:rsidRPr="003C1B9B">
        <w:rPr>
          <w:noProof/>
          <w:vertAlign w:val="superscript"/>
        </w:rPr>
        <w:t>45</w:t>
      </w:r>
      <w:r w:rsidR="00071858" w:rsidRPr="00EA16CB">
        <w:fldChar w:fldCharType="end"/>
      </w:r>
      <w:r w:rsidR="004077FE" w:rsidRPr="00EA16CB">
        <w:t xml:space="preserve"> </w:t>
      </w:r>
      <w:r w:rsidR="00EE0B93" w:rsidRPr="00EA16CB">
        <w:t xml:space="preserve">Our group have shown that limb circumference measurements </w:t>
      </w:r>
      <w:r w:rsidR="00244130" w:rsidRPr="00EA16CB">
        <w:t>are feasible in preterm infants and demonstrate a predictabl</w:t>
      </w:r>
      <w:r w:rsidR="00D34587" w:rsidRPr="00EA16CB">
        <w:t>e</w:t>
      </w:r>
      <w:r w:rsidR="00244130" w:rsidRPr="00EA16CB">
        <w:t xml:space="preserve"> pattern of growth,</w:t>
      </w:r>
      <w:r w:rsidR="0057398C" w:rsidRPr="00EA16CB">
        <w:fldChar w:fldCharType="begin">
          <w:fldData xml:space="preserve">PEVuZE5vdGU+PENpdGU+PEF1dGhvcj5Bc2h0b248L0F1dGhvcj48WWVhcj4yMDE3PC9ZZWFyPjxS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</w:fldData>
        </w:fldChar>
      </w:r>
      <w:r w:rsidR="003C1B9B">
        <w:instrText xml:space="preserve"> ADDIN EN.CITE </w:instrText>
      </w:r>
      <w:r w:rsidR="003C1B9B">
        <w:fldChar w:fldCharType="begin">
          <w:fldData xml:space="preserve">PEVuZE5vdGU+PENpdGU+PEF1dGhvcj5Bc2h0b248L0F1dGhvcj48WWVhcj4yMDE3PC9ZZWFyPjxS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</w:fldData>
        </w:fldChar>
      </w:r>
      <w:r w:rsidR="003C1B9B">
        <w:instrText xml:space="preserve"> ADDIN EN.CITE.DATA </w:instrText>
      </w:r>
      <w:r w:rsidR="003C1B9B">
        <w:fldChar w:fldCharType="end"/>
      </w:r>
      <w:r w:rsidR="0057398C" w:rsidRPr="00EA16CB">
        <w:fldChar w:fldCharType="separate"/>
      </w:r>
      <w:r w:rsidR="003C1B9B" w:rsidRPr="003C1B9B">
        <w:rPr>
          <w:noProof/>
          <w:vertAlign w:val="superscript"/>
        </w:rPr>
        <w:t>46</w:t>
      </w:r>
      <w:r w:rsidR="0057398C" w:rsidRPr="00EA16CB">
        <w:fldChar w:fldCharType="end"/>
      </w:r>
      <w:r w:rsidR="00244130" w:rsidRPr="00EA16CB">
        <w:t xml:space="preserve"> but further work is needed to assess their clinical utility in </w:t>
      </w:r>
      <w:r w:rsidR="0057398C" w:rsidRPr="00EA16CB">
        <w:t>reflecting changes in body composition.</w:t>
      </w:r>
    </w:p>
    <w:p w14:paraId="1E14476B" w14:textId="1D7040E5" w:rsidR="00B63BEE" w:rsidRPr="00EA16CB" w:rsidRDefault="00B63BEE" w:rsidP="00407BCB"/>
    <w:p w14:paraId="5BF0F000" w14:textId="54EB4D22" w:rsidR="00B63BEE" w:rsidRPr="00EA16CB" w:rsidRDefault="00B63BEE" w:rsidP="00407BCB">
      <w:pPr>
        <w:pStyle w:val="Heading1"/>
        <w:jc w:val="both"/>
      </w:pPr>
      <w:r w:rsidRPr="00EA16CB">
        <w:t>Conclusion</w:t>
      </w:r>
    </w:p>
    <w:p w14:paraId="2595355C" w14:textId="0177B19D" w:rsidR="00D93790" w:rsidRPr="00EA16CB" w:rsidRDefault="00661074" w:rsidP="00407BCB">
      <w:r w:rsidRPr="00EA16CB">
        <w:t>This systematic review and meta-analysis identifies</w:t>
      </w:r>
      <w:r w:rsidR="00AD1F6F" w:rsidRPr="00EA16CB">
        <w:t xml:space="preserve"> potential</w:t>
      </w:r>
      <w:r w:rsidRPr="00EA16CB">
        <w:t xml:space="preserve"> normal values for </w:t>
      </w:r>
      <w:r w:rsidR="00D34587" w:rsidRPr="00EA16CB">
        <w:t>TBW</w:t>
      </w:r>
      <w:r w:rsidRPr="00EA16CB">
        <w:t xml:space="preserve"> </w:t>
      </w:r>
      <w:r w:rsidR="00D34587" w:rsidRPr="00EA16CB">
        <w:t>in</w:t>
      </w:r>
      <w:r w:rsidRPr="00EA16CB">
        <w:t xml:space="preserve"> newborn preterm and term-born infants. </w:t>
      </w:r>
      <w:r w:rsidR="009A4B36" w:rsidRPr="00EA16CB">
        <w:t>These findings may be useful for clinicians trying to assess changes in</w:t>
      </w:r>
      <w:r w:rsidR="00A83941" w:rsidRPr="00EA16CB">
        <w:t>, fluid status,</w:t>
      </w:r>
      <w:r w:rsidR="00161610">
        <w:t xml:space="preserve"> electrolyte</w:t>
      </w:r>
      <w:r w:rsidR="006E3C57">
        <w:t xml:space="preserve"> balance</w:t>
      </w:r>
      <w:r w:rsidR="00513E93">
        <w:t>,</w:t>
      </w:r>
      <w:r w:rsidR="009A4B36" w:rsidRPr="00EA16CB">
        <w:t xml:space="preserve"> growth and body composition after birth in preterm infants. </w:t>
      </w:r>
      <w:r w:rsidR="0057398C" w:rsidRPr="00EA16CB">
        <w:t xml:space="preserve">Future work should focus on tracking the body composition of preterm infants as they grow and should be contextualised by detailed monitoring of </w:t>
      </w:r>
      <w:r w:rsidR="006E3C57">
        <w:t xml:space="preserve">fluid management, </w:t>
      </w:r>
      <w:r w:rsidR="0057398C" w:rsidRPr="00EA16CB">
        <w:t>nutritional intake and growth.</w:t>
      </w:r>
      <w:r w:rsidR="008457EA" w:rsidRPr="00EA16CB">
        <w:t xml:space="preserve"> </w:t>
      </w:r>
      <w:r w:rsidR="003956F0" w:rsidRPr="00EA16CB">
        <w:t>R</w:t>
      </w:r>
      <w:r w:rsidR="008457EA" w:rsidRPr="00EA16CB">
        <w:t xml:space="preserve">eliable and validated bedside measures of body composition in preterm infants will be required before </w:t>
      </w:r>
      <w:r w:rsidR="003956F0" w:rsidRPr="00EA16CB">
        <w:t>real-time targeting of body composition can be integrated into clinical practice.</w:t>
      </w:r>
    </w:p>
    <w:p w14:paraId="28F9A864" w14:textId="77777777" w:rsidR="00FA6FEF" w:rsidRPr="00EA16CB" w:rsidRDefault="00FA6FEF" w:rsidP="00910F62"/>
    <w:p w14:paraId="5653D195" w14:textId="59E39FD3" w:rsidR="00864991" w:rsidRPr="00864991" w:rsidRDefault="00F82F50" w:rsidP="004F241C">
      <w:pPr>
        <w:pStyle w:val="Heading1"/>
      </w:pPr>
      <w:r w:rsidRPr="00EA16CB">
        <w:br w:type="page"/>
      </w:r>
    </w:p>
    <w:p w14:paraId="4EA9D9D2" w14:textId="36CE3967" w:rsidR="00A03C27" w:rsidRDefault="00A03C27" w:rsidP="00A03C27">
      <w:r w:rsidRPr="00FD1CB6">
        <w:rPr>
          <w:b/>
          <w:bCs/>
        </w:rPr>
        <w:lastRenderedPageBreak/>
        <w:t>ACKNOWLEDGEMENTS</w:t>
      </w:r>
      <w:r>
        <w:rPr>
          <w:b/>
          <w:bCs/>
        </w:rPr>
        <w:t xml:space="preserve">: </w:t>
      </w:r>
      <w:r>
        <w:t>None</w:t>
      </w:r>
    </w:p>
    <w:p w14:paraId="4ACF5B85" w14:textId="77777777" w:rsidR="00A03C27" w:rsidRPr="00EF6401" w:rsidRDefault="00A03C27" w:rsidP="00A03C27">
      <w:pPr>
        <w:rPr>
          <w:b/>
          <w:bCs/>
        </w:rPr>
      </w:pPr>
    </w:p>
    <w:p w14:paraId="1D13383C" w14:textId="59071396" w:rsidR="00A03C27" w:rsidRDefault="00A03C27" w:rsidP="00A03C27">
      <w:r>
        <w:rPr>
          <w:b/>
          <w:bCs/>
        </w:rPr>
        <w:t>COMPETING</w:t>
      </w:r>
      <w:r w:rsidRPr="00FD1CB6">
        <w:rPr>
          <w:b/>
          <w:bCs/>
        </w:rPr>
        <w:t xml:space="preserve"> INTERESTS:</w:t>
      </w:r>
      <w:r w:rsidRPr="00FD1CB6">
        <w:t xml:space="preserve"> All authors have no conflicts of interest to disclose.</w:t>
      </w:r>
    </w:p>
    <w:p w14:paraId="7F87424C" w14:textId="77777777" w:rsidR="00A03C27" w:rsidRDefault="00A03C27" w:rsidP="00A03C27"/>
    <w:p w14:paraId="7651983D" w14:textId="5FFE7E90" w:rsidR="00A03C27" w:rsidRDefault="00A03C27" w:rsidP="00A03C27">
      <w:r w:rsidRPr="00FD1CB6">
        <w:rPr>
          <w:b/>
          <w:bCs/>
        </w:rPr>
        <w:t>FUNDING SOURCE:</w:t>
      </w:r>
      <w:r w:rsidRPr="00FD1CB6">
        <w:t xml:space="preserve"> The study was supported by the National Institute for Health Research Biomedical Research Centre Southampton, UK. </w:t>
      </w:r>
    </w:p>
    <w:p w14:paraId="414A435D" w14:textId="77777777" w:rsidR="00A03C27" w:rsidRDefault="00A03C27" w:rsidP="00A03C27"/>
    <w:p w14:paraId="4379138E" w14:textId="0A6FB04E" w:rsidR="00A03C27" w:rsidRDefault="00A03C27" w:rsidP="00A03C27">
      <w:r>
        <w:rPr>
          <w:b/>
          <w:bCs/>
        </w:rPr>
        <w:t xml:space="preserve">DATA SHARING STATEMENT: </w:t>
      </w:r>
      <w:r w:rsidRPr="00E05537">
        <w:t>All data relevant to the study are included in the article. Data enquiries should be made to Aneurin Young (</w:t>
      </w:r>
      <w:r w:rsidRPr="00A03C27">
        <w:t>a.young@soton.ac.uk</w:t>
      </w:r>
      <w:r w:rsidRPr="00E05537">
        <w:t>).</w:t>
      </w:r>
    </w:p>
    <w:p w14:paraId="1CDA9235" w14:textId="77777777" w:rsidR="00A03C27" w:rsidRDefault="00A03C27" w:rsidP="00A03C27"/>
    <w:p w14:paraId="6CEB08A6" w14:textId="77777777" w:rsidR="00A03C27" w:rsidRDefault="00A03C27" w:rsidP="00A03C27">
      <w:r>
        <w:rPr>
          <w:b/>
          <w:bCs/>
        </w:rPr>
        <w:t xml:space="preserve">CONTRIBUTORSHIP: </w:t>
      </w:r>
      <w:r w:rsidRPr="00EA2A1D">
        <w:t>AY contributed to the conception, design, data acquisition, data analysis, data interpretation and drafting of the work.</w:t>
      </w:r>
      <w:r>
        <w:t xml:space="preserve"> </w:t>
      </w:r>
      <w:r w:rsidRPr="00EA2A1D">
        <w:t>LKB contributed to the acquisition, analysis and interpretation of data.</w:t>
      </w:r>
      <w:r>
        <w:t xml:space="preserve"> </w:t>
      </w:r>
      <w:r w:rsidRPr="00EA2A1D">
        <w:t>SE contributed to critical revision of the work for important intellectual content.</w:t>
      </w:r>
      <w:r>
        <w:t xml:space="preserve"> </w:t>
      </w:r>
      <w:r w:rsidRPr="00EA2A1D">
        <w:t>MJJ and RMB contributed to the conception and design of the work, and to critical revision of the work for important intellectual content.</w:t>
      </w:r>
    </w:p>
    <w:p w14:paraId="16550ED7" w14:textId="77777777" w:rsidR="00A03C27" w:rsidRDefault="00A03C27">
      <w:pPr>
        <w:spacing w:after="200" w:line="276" w:lineRule="auto"/>
      </w:pPr>
      <w:r>
        <w:br w:type="page"/>
      </w:r>
    </w:p>
    <w:p w14:paraId="38518D4B" w14:textId="0FB7B986" w:rsidR="009A5A81" w:rsidRPr="00EF6401" w:rsidRDefault="00B642B4" w:rsidP="00A03C27">
      <w:pPr>
        <w:pStyle w:val="Heading1"/>
      </w:pPr>
      <w:r w:rsidRPr="00EF6401">
        <w:lastRenderedPageBreak/>
        <w:t>References</w:t>
      </w:r>
    </w:p>
    <w:p w14:paraId="38F2B680" w14:textId="77777777" w:rsidR="005C4FA7" w:rsidRPr="00EF6401" w:rsidRDefault="005C4FA7" w:rsidP="005C4FA7"/>
    <w:p w14:paraId="7BA69A58" w14:textId="77777777" w:rsidR="007927CC" w:rsidRPr="007927CC" w:rsidRDefault="009A5A81" w:rsidP="007927CC">
      <w:pPr>
        <w:pStyle w:val="EndNoteBibliography"/>
        <w:spacing w:after="0"/>
        <w:ind w:left="720" w:hanging="720"/>
        <w:rPr>
          <w:noProof/>
        </w:rPr>
      </w:pPr>
      <w:r w:rsidRPr="00EF6401">
        <w:rPr>
          <w:rFonts w:cs="Times New Roman"/>
        </w:rPr>
        <w:fldChar w:fldCharType="begin"/>
      </w:r>
      <w:r w:rsidRPr="00EF6401">
        <w:rPr>
          <w:rFonts w:cs="Times New Roman"/>
        </w:rPr>
        <w:instrText xml:space="preserve"> ADDIN EN.REFLIST </w:instrText>
      </w:r>
      <w:r w:rsidRPr="00EF6401">
        <w:rPr>
          <w:rFonts w:cs="Times New Roman"/>
        </w:rPr>
        <w:fldChar w:fldCharType="separate"/>
      </w:r>
      <w:r w:rsidR="007927CC" w:rsidRPr="007927CC">
        <w:rPr>
          <w:noProof/>
        </w:rPr>
        <w:t xml:space="preserve">1. Agostoni C, Buonocore G, Carnielli VP, et al. Enteral nutrient supply for preterm infants: commentary from the European Society of Paediatric Gastroenterology, Hepatology and Nutrition Committee on Nutrition. </w:t>
      </w:r>
      <w:r w:rsidR="007927CC" w:rsidRPr="007927CC">
        <w:rPr>
          <w:i/>
          <w:noProof/>
        </w:rPr>
        <w:t>J Pediatr Gastroenterol Nutr</w:t>
      </w:r>
      <w:r w:rsidR="007927CC" w:rsidRPr="007927CC">
        <w:rPr>
          <w:noProof/>
        </w:rPr>
        <w:t xml:space="preserve"> 2010;50(1):85-91. doi: 10.1097/MPG.0b013e3181adaee0 [published Online First: 2009/11/03]</w:t>
      </w:r>
    </w:p>
    <w:p w14:paraId="4EA2CCE9" w14:textId="77777777" w:rsidR="007927CC" w:rsidRPr="007927CC" w:rsidRDefault="007927CC" w:rsidP="007927CC">
      <w:pPr>
        <w:pStyle w:val="EndNoteBibliography"/>
        <w:spacing w:after="0"/>
        <w:ind w:left="720" w:hanging="720"/>
        <w:rPr>
          <w:noProof/>
        </w:rPr>
      </w:pPr>
      <w:r w:rsidRPr="007927CC">
        <w:rPr>
          <w:noProof/>
        </w:rPr>
        <w:t>2. American Academy of Pediatrics. Committee on Nutrition., Barness LA. Pediatric nutrition handbook. 6th ed. Elk Grove Village, IL: American Academy of Pediatrics 2009.</w:t>
      </w:r>
    </w:p>
    <w:p w14:paraId="417F89E9" w14:textId="77777777" w:rsidR="007927CC" w:rsidRPr="007927CC" w:rsidRDefault="007927CC" w:rsidP="007927CC">
      <w:pPr>
        <w:pStyle w:val="EndNoteBibliography"/>
        <w:spacing w:after="0"/>
        <w:ind w:left="720" w:hanging="720"/>
        <w:rPr>
          <w:noProof/>
        </w:rPr>
      </w:pPr>
      <w:r w:rsidRPr="007927CC">
        <w:rPr>
          <w:noProof/>
        </w:rPr>
        <w:t xml:space="preserve">3. Johnson MJ, Wootton SA, Leaf AA, et al. Preterm birth and body composition at term equivalent age: a systematic review and meta-analysis. </w:t>
      </w:r>
      <w:r w:rsidRPr="007927CC">
        <w:rPr>
          <w:i/>
          <w:noProof/>
        </w:rPr>
        <w:t>Pediatrics</w:t>
      </w:r>
      <w:r w:rsidRPr="007927CC">
        <w:rPr>
          <w:noProof/>
        </w:rPr>
        <w:t xml:space="preserve"> 2012;130(3):e640-9. doi: 10.1542/peds.2011-3379 [published Online First: 2012/08/15]</w:t>
      </w:r>
    </w:p>
    <w:p w14:paraId="2122148C" w14:textId="77777777" w:rsidR="007927CC" w:rsidRPr="007927CC" w:rsidRDefault="007927CC" w:rsidP="007927CC">
      <w:pPr>
        <w:pStyle w:val="EndNoteBibliography"/>
        <w:spacing w:after="0"/>
        <w:ind w:left="720" w:hanging="720"/>
        <w:rPr>
          <w:noProof/>
        </w:rPr>
      </w:pPr>
      <w:r w:rsidRPr="007927CC">
        <w:rPr>
          <w:noProof/>
        </w:rPr>
        <w:t xml:space="preserve">4. Rochow N, Raja P, Liu K, et al. Physiological adjustment to postnatal growth trajectories in healthy preterm infants. </w:t>
      </w:r>
      <w:r w:rsidRPr="007927CC">
        <w:rPr>
          <w:i/>
          <w:noProof/>
        </w:rPr>
        <w:t>Pediatr Res</w:t>
      </w:r>
      <w:r w:rsidRPr="007927CC">
        <w:rPr>
          <w:noProof/>
        </w:rPr>
        <w:t xml:space="preserve"> 2016;79(6):870-9. doi: 10.1038/pr.2016.15 [published Online First: 2016/02/10]</w:t>
      </w:r>
    </w:p>
    <w:p w14:paraId="722129EC" w14:textId="77777777" w:rsidR="007927CC" w:rsidRPr="007927CC" w:rsidRDefault="007927CC" w:rsidP="007927CC">
      <w:pPr>
        <w:pStyle w:val="EndNoteBibliography"/>
        <w:spacing w:after="0"/>
        <w:ind w:left="720" w:hanging="720"/>
        <w:rPr>
          <w:noProof/>
        </w:rPr>
      </w:pPr>
      <w:r w:rsidRPr="007927CC">
        <w:rPr>
          <w:noProof/>
        </w:rPr>
        <w:t xml:space="preserve">5. Bonsante F, Iacobelli S, Chantegret C, et al. The effect of parenteral nitrogen and energy intake on electrolyte balance in the preterm infant. </w:t>
      </w:r>
      <w:r w:rsidRPr="007927CC">
        <w:rPr>
          <w:i/>
          <w:noProof/>
        </w:rPr>
        <w:t>Eur J Clin Nutr</w:t>
      </w:r>
      <w:r w:rsidRPr="007927CC">
        <w:rPr>
          <w:noProof/>
        </w:rPr>
        <w:t xml:space="preserve"> 2011;65(10):1088-93. doi: 10.1038/ejcn.2011.79 [published Online First: 2011/05/19]</w:t>
      </w:r>
    </w:p>
    <w:p w14:paraId="5B3FF5C7" w14:textId="77777777" w:rsidR="007927CC" w:rsidRPr="007927CC" w:rsidRDefault="007927CC" w:rsidP="007927CC">
      <w:pPr>
        <w:pStyle w:val="EndNoteBibliography"/>
        <w:spacing w:after="0"/>
        <w:ind w:left="720" w:hanging="720"/>
        <w:rPr>
          <w:noProof/>
        </w:rPr>
      </w:pPr>
      <w:r w:rsidRPr="007927CC">
        <w:rPr>
          <w:noProof/>
        </w:rPr>
        <w:t xml:space="preserve">6. Andrews ET, Beattie RM, Johnson MJ. Measuring body composition in the preterm infant: Evidence base and practicalities. </w:t>
      </w:r>
      <w:r w:rsidRPr="007927CC">
        <w:rPr>
          <w:i/>
          <w:noProof/>
        </w:rPr>
        <w:t>Clin Nutr</w:t>
      </w:r>
      <w:r w:rsidRPr="007927CC">
        <w:rPr>
          <w:noProof/>
        </w:rPr>
        <w:t xml:space="preserve"> 2019 doi: 10.1016/j.clnu.2018.12.033 [published Online First: 2019/02/10]</w:t>
      </w:r>
    </w:p>
    <w:p w14:paraId="026F7E0B" w14:textId="77777777" w:rsidR="007927CC" w:rsidRPr="007927CC" w:rsidRDefault="007927CC" w:rsidP="007927CC">
      <w:pPr>
        <w:pStyle w:val="EndNoteBibliography"/>
        <w:spacing w:after="0"/>
        <w:ind w:left="720" w:hanging="720"/>
        <w:rPr>
          <w:noProof/>
        </w:rPr>
      </w:pPr>
      <w:r w:rsidRPr="007927CC">
        <w:rPr>
          <w:noProof/>
        </w:rPr>
        <w:t xml:space="preserve">7. Ramel SE, Gray HL, Christiansen E, et al. Greater Early Gains in Fat-Free Mass, but Not Fat Mass, Are Associated with Improved Neurodevelopment at 1 Year Corrected Age for Prematurity in Very Low Birth Weight Preterm Infants. </w:t>
      </w:r>
      <w:r w:rsidRPr="007927CC">
        <w:rPr>
          <w:i/>
          <w:noProof/>
        </w:rPr>
        <w:t>J Pediatr</w:t>
      </w:r>
      <w:r w:rsidRPr="007927CC">
        <w:rPr>
          <w:noProof/>
        </w:rPr>
        <w:t xml:space="preserve"> 2016;173:108-15. doi: 10.1016/j.jpeds.2016.03.003 [published Online First: 2016/04/09]</w:t>
      </w:r>
    </w:p>
    <w:p w14:paraId="04A1CADE" w14:textId="77777777" w:rsidR="007927CC" w:rsidRPr="007927CC" w:rsidRDefault="007927CC" w:rsidP="007927CC">
      <w:pPr>
        <w:pStyle w:val="EndNoteBibliography"/>
        <w:spacing w:after="0"/>
        <w:ind w:left="720" w:hanging="720"/>
        <w:rPr>
          <w:noProof/>
        </w:rPr>
      </w:pPr>
      <w:r w:rsidRPr="007927CC">
        <w:rPr>
          <w:noProof/>
        </w:rPr>
        <w:t xml:space="preserve">8. Parkinson JR, Hyde MJ, Gale C, et al. Preterm birth and the metabolic syndrome in adult life: a systematic review and meta-analysis. </w:t>
      </w:r>
      <w:r w:rsidRPr="007927CC">
        <w:rPr>
          <w:i/>
          <w:noProof/>
        </w:rPr>
        <w:t>Pediatrics</w:t>
      </w:r>
      <w:r w:rsidRPr="007927CC">
        <w:rPr>
          <w:noProof/>
        </w:rPr>
        <w:t xml:space="preserve"> 2013;131(4):e1240-63. doi: 10.1542/peds.2012-2177 [published Online First: 2013/03/20]</w:t>
      </w:r>
    </w:p>
    <w:p w14:paraId="5A58487D" w14:textId="77777777" w:rsidR="007927CC" w:rsidRPr="007927CC" w:rsidRDefault="007927CC" w:rsidP="007927CC">
      <w:pPr>
        <w:pStyle w:val="EndNoteBibliography"/>
        <w:spacing w:after="0"/>
        <w:ind w:left="720" w:hanging="720"/>
        <w:rPr>
          <w:noProof/>
        </w:rPr>
      </w:pPr>
      <w:r w:rsidRPr="007927CC">
        <w:rPr>
          <w:noProof/>
        </w:rPr>
        <w:t xml:space="preserve">9. Tinnion R, Gillone J, Cheetham T, et al. Preterm birth and subsequent insulin sensitivity: a systematic review. </w:t>
      </w:r>
      <w:r w:rsidRPr="007927CC">
        <w:rPr>
          <w:i/>
          <w:noProof/>
        </w:rPr>
        <w:t>Arch Dis Child</w:t>
      </w:r>
      <w:r w:rsidRPr="007927CC">
        <w:rPr>
          <w:noProof/>
        </w:rPr>
        <w:t xml:space="preserve"> 2014;99(4):362-8. doi: 10.1136/archdischild-2013-304615 [published Online First: 2013/12/24]</w:t>
      </w:r>
    </w:p>
    <w:p w14:paraId="0F545997" w14:textId="77777777" w:rsidR="007927CC" w:rsidRPr="007927CC" w:rsidRDefault="007927CC" w:rsidP="007927CC">
      <w:pPr>
        <w:pStyle w:val="EndNoteBibliography"/>
        <w:spacing w:after="0"/>
        <w:ind w:left="720" w:hanging="720"/>
        <w:rPr>
          <w:noProof/>
        </w:rPr>
      </w:pPr>
      <w:r w:rsidRPr="007927CC">
        <w:rPr>
          <w:noProof/>
        </w:rPr>
        <w:t xml:space="preserve">10. Menon G, Davidson AL, Drake AJ, et al. Is preterm nutrition a trade-off between head and heart? </w:t>
      </w:r>
      <w:r w:rsidRPr="007927CC">
        <w:rPr>
          <w:i/>
          <w:noProof/>
        </w:rPr>
        <w:t>Arch Dis Child Fetal Neonatal Ed</w:t>
      </w:r>
      <w:r w:rsidRPr="007927CC">
        <w:rPr>
          <w:noProof/>
        </w:rPr>
        <w:t xml:space="preserve"> 2019;104(3):F232-F34. doi: 10.1136/archdischild-2018-315672 [published Online First: 2018/10/14]</w:t>
      </w:r>
    </w:p>
    <w:p w14:paraId="7EA2339D" w14:textId="77777777" w:rsidR="007927CC" w:rsidRPr="007927CC" w:rsidRDefault="007927CC" w:rsidP="007927CC">
      <w:pPr>
        <w:pStyle w:val="EndNoteBibliography"/>
        <w:spacing w:after="0"/>
        <w:ind w:left="720" w:hanging="720"/>
        <w:rPr>
          <w:noProof/>
        </w:rPr>
      </w:pPr>
      <w:r w:rsidRPr="007927CC">
        <w:rPr>
          <w:noProof/>
        </w:rPr>
        <w:t xml:space="preserve">11. Uthaya S, Thomas EL, Hamilton G, et al. Altered adiposity after extremely preterm birth. </w:t>
      </w:r>
      <w:r w:rsidRPr="007927CC">
        <w:rPr>
          <w:i/>
          <w:noProof/>
        </w:rPr>
        <w:t>Pediatr Res</w:t>
      </w:r>
      <w:r w:rsidRPr="007927CC">
        <w:rPr>
          <w:noProof/>
        </w:rPr>
        <w:t xml:space="preserve"> 2005;57(2):211-5. doi: 10.1203/01.PDR.0000148284.58934.1C [published Online First: 2004/12/22]</w:t>
      </w:r>
    </w:p>
    <w:p w14:paraId="1D1B4F46" w14:textId="77777777" w:rsidR="007927CC" w:rsidRPr="007927CC" w:rsidRDefault="007927CC" w:rsidP="007927CC">
      <w:pPr>
        <w:pStyle w:val="EndNoteBibliography"/>
        <w:spacing w:after="0"/>
        <w:ind w:left="720" w:hanging="720"/>
        <w:rPr>
          <w:noProof/>
        </w:rPr>
      </w:pPr>
      <w:r w:rsidRPr="007927CC">
        <w:rPr>
          <w:noProof/>
        </w:rPr>
        <w:t xml:space="preserve">12. Friis-Hansen BJ, Holiday M, Stapleton T, et al. Total body water in children. </w:t>
      </w:r>
      <w:r w:rsidRPr="007927CC">
        <w:rPr>
          <w:i/>
          <w:noProof/>
        </w:rPr>
        <w:t>Pediatrics</w:t>
      </w:r>
      <w:r w:rsidRPr="007927CC">
        <w:rPr>
          <w:noProof/>
        </w:rPr>
        <w:t xml:space="preserve"> 1951;7(3):321-27.</w:t>
      </w:r>
    </w:p>
    <w:p w14:paraId="1443EA1C" w14:textId="77777777" w:rsidR="007927CC" w:rsidRPr="007927CC" w:rsidRDefault="007927CC" w:rsidP="007927CC">
      <w:pPr>
        <w:pStyle w:val="EndNoteBibliography"/>
        <w:spacing w:after="0"/>
        <w:ind w:left="720" w:hanging="720"/>
        <w:rPr>
          <w:noProof/>
        </w:rPr>
      </w:pPr>
      <w:r w:rsidRPr="007927CC">
        <w:rPr>
          <w:noProof/>
        </w:rPr>
        <w:t xml:space="preserve">13. Edelman IS, Haley HB, Schloerb PR, et al. Further observations on total body water. I. Normal values throughout the life span. </w:t>
      </w:r>
      <w:r w:rsidRPr="007927CC">
        <w:rPr>
          <w:i/>
          <w:noProof/>
        </w:rPr>
        <w:t>Surgery Gynecology and Obstetrics</w:t>
      </w:r>
      <w:r w:rsidRPr="007927CC">
        <w:rPr>
          <w:noProof/>
        </w:rPr>
        <w:t xml:space="preserve"> 1952;95(1):1-12.</w:t>
      </w:r>
    </w:p>
    <w:p w14:paraId="52B25B90" w14:textId="77777777" w:rsidR="007927CC" w:rsidRPr="007927CC" w:rsidRDefault="007927CC" w:rsidP="007927CC">
      <w:pPr>
        <w:pStyle w:val="EndNoteBibliography"/>
        <w:spacing w:after="0"/>
        <w:ind w:left="720" w:hanging="720"/>
        <w:rPr>
          <w:noProof/>
        </w:rPr>
      </w:pPr>
      <w:r w:rsidRPr="007927CC">
        <w:rPr>
          <w:noProof/>
        </w:rPr>
        <w:t xml:space="preserve">14. Moher D, Liberati A, Tetzlaff J, et al. Preferred reporting items for systematic reviews and meta-analyses: the PRISMA statement. </w:t>
      </w:r>
      <w:r w:rsidRPr="007927CC">
        <w:rPr>
          <w:i/>
          <w:noProof/>
        </w:rPr>
        <w:t>PLoS Med</w:t>
      </w:r>
      <w:r w:rsidRPr="007927CC">
        <w:rPr>
          <w:noProof/>
        </w:rPr>
        <w:t xml:space="preserve"> 2009;6(7):e1000097. doi: 10.1371/journal.pmed.1000097 [published Online First: 2009/07/22]</w:t>
      </w:r>
    </w:p>
    <w:p w14:paraId="64E4CB2B" w14:textId="77777777" w:rsidR="007927CC" w:rsidRPr="007927CC" w:rsidRDefault="007927CC" w:rsidP="007927CC">
      <w:pPr>
        <w:pStyle w:val="EndNoteBibliography"/>
        <w:spacing w:after="0"/>
        <w:ind w:left="720" w:hanging="720"/>
        <w:rPr>
          <w:noProof/>
        </w:rPr>
      </w:pPr>
      <w:r w:rsidRPr="007927CC">
        <w:rPr>
          <w:noProof/>
        </w:rPr>
        <w:t xml:space="preserve">15. Ouzzani M, Hammady H, Fedorowicz Z, et al. Rayyan-a web and mobile app for systematic reviews. </w:t>
      </w:r>
      <w:r w:rsidRPr="007927CC">
        <w:rPr>
          <w:i/>
          <w:noProof/>
        </w:rPr>
        <w:t>Syst Rev</w:t>
      </w:r>
      <w:r w:rsidRPr="007927CC">
        <w:rPr>
          <w:noProof/>
        </w:rPr>
        <w:t xml:space="preserve"> 2016;5(1):210. doi: 10.1186/s13643-016-0384-4 [published Online First: 2016/12/07]</w:t>
      </w:r>
    </w:p>
    <w:p w14:paraId="6A6261E0" w14:textId="77777777" w:rsidR="007927CC" w:rsidRPr="007927CC" w:rsidRDefault="007927CC" w:rsidP="007927CC">
      <w:pPr>
        <w:pStyle w:val="EndNoteBibliography"/>
        <w:spacing w:after="0"/>
        <w:ind w:left="720" w:hanging="720"/>
        <w:rPr>
          <w:noProof/>
        </w:rPr>
      </w:pPr>
      <w:r w:rsidRPr="007927CC">
        <w:rPr>
          <w:noProof/>
        </w:rPr>
        <w:t>16. Moola S, Munn Z, Tufanaru C, et al. Chapter 7: Systematic reviews of etiology and risk. In: Aromataris E, Munn Z, eds. Joanna Briggs Institute Reviewer's Manual: The Joanna Briggs Institute, 2017.</w:t>
      </w:r>
    </w:p>
    <w:p w14:paraId="1139F789" w14:textId="77777777" w:rsidR="007927CC" w:rsidRPr="007927CC" w:rsidRDefault="007927CC" w:rsidP="007927CC">
      <w:pPr>
        <w:pStyle w:val="EndNoteBibliography"/>
        <w:spacing w:after="0"/>
        <w:ind w:left="720" w:hanging="720"/>
        <w:rPr>
          <w:noProof/>
        </w:rPr>
      </w:pPr>
      <w:r w:rsidRPr="007927CC">
        <w:rPr>
          <w:noProof/>
        </w:rPr>
        <w:t xml:space="preserve">17. Balduzzi S, Rucker G, Schwarzer G. How to perform a meta-analysis with R: a practical tutorial. </w:t>
      </w:r>
      <w:r w:rsidRPr="007927CC">
        <w:rPr>
          <w:i/>
          <w:noProof/>
        </w:rPr>
        <w:t>Evid Based Ment Health</w:t>
      </w:r>
      <w:r w:rsidRPr="007927CC">
        <w:rPr>
          <w:noProof/>
        </w:rPr>
        <w:t xml:space="preserve"> 2019;22(4):153-60. doi: 10.1136/ebmental-2019-300117 [published Online First: 2019/09/30]</w:t>
      </w:r>
    </w:p>
    <w:p w14:paraId="549830B6" w14:textId="77777777" w:rsidR="007927CC" w:rsidRPr="007927CC" w:rsidRDefault="007927CC" w:rsidP="007927CC">
      <w:pPr>
        <w:pStyle w:val="EndNoteBibliography"/>
        <w:spacing w:after="0"/>
        <w:ind w:left="720" w:hanging="720"/>
        <w:rPr>
          <w:noProof/>
        </w:rPr>
      </w:pPr>
      <w:r w:rsidRPr="007927CC">
        <w:rPr>
          <w:noProof/>
        </w:rPr>
        <w:t xml:space="preserve">18. Wan X, Wang W, Liu J, et al. Estimating the sample mean and standard deviation from the sample size, median, range and/or interquartile range. </w:t>
      </w:r>
      <w:r w:rsidRPr="007927CC">
        <w:rPr>
          <w:i/>
          <w:noProof/>
        </w:rPr>
        <w:t>BMC Med Res Methodol</w:t>
      </w:r>
      <w:r w:rsidRPr="007927CC">
        <w:rPr>
          <w:noProof/>
        </w:rPr>
        <w:t xml:space="preserve"> 2014;14:135. doi: 10.1186/1471-2288-14-135 [published Online First: 2014/12/20]</w:t>
      </w:r>
    </w:p>
    <w:p w14:paraId="6F6EA5C0" w14:textId="0C267563" w:rsidR="007927CC" w:rsidRPr="007927CC" w:rsidRDefault="007927CC" w:rsidP="007927CC">
      <w:pPr>
        <w:pStyle w:val="EndNoteBibliography"/>
        <w:spacing w:after="0"/>
        <w:ind w:left="720" w:hanging="720"/>
        <w:rPr>
          <w:noProof/>
        </w:rPr>
      </w:pPr>
      <w:r w:rsidRPr="007927CC">
        <w:rPr>
          <w:noProof/>
        </w:rPr>
        <w:t xml:space="preserve">19. RCPCH. UK-WHO growth charts - neonatal and infant close monitoring (NICM) London, UK: Royal College of Paediatrics and Child Health; 2019 [Available from: </w:t>
      </w:r>
      <w:hyperlink r:id="rId11" w:history="1">
        <w:r w:rsidRPr="007927CC">
          <w:rPr>
            <w:rStyle w:val="Hyperlink"/>
            <w:noProof/>
          </w:rPr>
          <w:t>https://www.rcpch.ac.uk/resources/uk-who-growth-charts-neonatal-infant-close-monitoring-nicm</w:t>
        </w:r>
      </w:hyperlink>
      <w:r w:rsidRPr="007927CC">
        <w:rPr>
          <w:noProof/>
        </w:rPr>
        <w:t>.</w:t>
      </w:r>
    </w:p>
    <w:p w14:paraId="016DBA4E" w14:textId="77777777" w:rsidR="007927CC" w:rsidRPr="007927CC" w:rsidRDefault="007927CC" w:rsidP="007927CC">
      <w:pPr>
        <w:pStyle w:val="EndNoteBibliography"/>
        <w:spacing w:after="0"/>
        <w:ind w:left="720" w:hanging="720"/>
        <w:rPr>
          <w:noProof/>
        </w:rPr>
      </w:pPr>
      <w:r w:rsidRPr="007927CC">
        <w:rPr>
          <w:noProof/>
        </w:rPr>
        <w:t xml:space="preserve">20. Andersen JB. The effect of diuretics in late pregnancy on the newborn infant. </w:t>
      </w:r>
      <w:r w:rsidRPr="007927CC">
        <w:rPr>
          <w:i/>
          <w:noProof/>
        </w:rPr>
        <w:t>Acta Paediatrica Scandinavica</w:t>
      </w:r>
      <w:r w:rsidRPr="007927CC">
        <w:rPr>
          <w:noProof/>
        </w:rPr>
        <w:t xml:space="preserve"> 1970;59(6):659-63.</w:t>
      </w:r>
    </w:p>
    <w:p w14:paraId="783049DF" w14:textId="77777777" w:rsidR="007927CC" w:rsidRPr="007927CC" w:rsidRDefault="007927CC" w:rsidP="007927CC">
      <w:pPr>
        <w:pStyle w:val="EndNoteBibliography"/>
        <w:spacing w:after="0"/>
        <w:ind w:left="720" w:hanging="720"/>
        <w:rPr>
          <w:noProof/>
        </w:rPr>
      </w:pPr>
      <w:r w:rsidRPr="007927CC">
        <w:rPr>
          <w:noProof/>
        </w:rPr>
        <w:t xml:space="preserve">21. Brans YW, Shannon DL, Hunter MA. Maternal diabetes and neonatal macrosomia. III. Neonatal body water estimates. </w:t>
      </w:r>
      <w:r w:rsidRPr="007927CC">
        <w:rPr>
          <w:i/>
          <w:noProof/>
        </w:rPr>
        <w:t>Early Human Development</w:t>
      </w:r>
      <w:r w:rsidRPr="007927CC">
        <w:rPr>
          <w:noProof/>
        </w:rPr>
        <w:t xml:space="preserve"> 1983;8(3):307-16.</w:t>
      </w:r>
    </w:p>
    <w:p w14:paraId="581D3FA5" w14:textId="77777777" w:rsidR="007927CC" w:rsidRPr="007927CC" w:rsidRDefault="007927CC" w:rsidP="007927CC">
      <w:pPr>
        <w:pStyle w:val="EndNoteBibliography"/>
        <w:spacing w:after="0"/>
        <w:ind w:left="720" w:hanging="720"/>
        <w:rPr>
          <w:noProof/>
        </w:rPr>
      </w:pPr>
      <w:r w:rsidRPr="007927CC">
        <w:rPr>
          <w:noProof/>
        </w:rPr>
        <w:t xml:space="preserve">22. Cassady G. Effect of cesarean section on neonatal body water spaces. </w:t>
      </w:r>
      <w:r w:rsidRPr="007927CC">
        <w:rPr>
          <w:i/>
          <w:noProof/>
        </w:rPr>
        <w:t>N Engl J Med</w:t>
      </w:r>
      <w:r w:rsidRPr="007927CC">
        <w:rPr>
          <w:noProof/>
        </w:rPr>
        <w:t xml:space="preserve"> 1971;285(16):887-91.</w:t>
      </w:r>
    </w:p>
    <w:p w14:paraId="5B97095A" w14:textId="77777777" w:rsidR="007927CC" w:rsidRPr="007927CC" w:rsidRDefault="007927CC" w:rsidP="007927CC">
      <w:pPr>
        <w:pStyle w:val="EndNoteBibliography"/>
        <w:spacing w:after="0"/>
        <w:ind w:left="720" w:hanging="720"/>
        <w:rPr>
          <w:noProof/>
        </w:rPr>
      </w:pPr>
      <w:r w:rsidRPr="007927CC">
        <w:rPr>
          <w:noProof/>
        </w:rPr>
        <w:t xml:space="preserve">23. Cheek DB, Maddison TG, Malinek M, et al. Further observations on the corrected bromide space of the neonate and investigation of water and electrolyte status in infants born of diabetic mothers. </w:t>
      </w:r>
      <w:r w:rsidRPr="007927CC">
        <w:rPr>
          <w:i/>
          <w:noProof/>
        </w:rPr>
        <w:t>Pediatrics</w:t>
      </w:r>
      <w:r w:rsidRPr="007927CC">
        <w:rPr>
          <w:noProof/>
        </w:rPr>
        <w:t xml:space="preserve"> 1961;28(6):861.</w:t>
      </w:r>
    </w:p>
    <w:p w14:paraId="7F8EFE7B" w14:textId="77777777" w:rsidR="007927CC" w:rsidRPr="007927CC" w:rsidRDefault="007927CC" w:rsidP="007927CC">
      <w:pPr>
        <w:pStyle w:val="EndNoteBibliography"/>
        <w:spacing w:after="0"/>
        <w:ind w:left="720" w:hanging="720"/>
        <w:rPr>
          <w:noProof/>
        </w:rPr>
      </w:pPr>
      <w:r w:rsidRPr="007927CC">
        <w:rPr>
          <w:noProof/>
        </w:rPr>
        <w:t xml:space="preserve">24. Cheek DB, Wishart J, MacLennan AH, et al. Cell hydration in the normally grown, the premature and the low weight for gestational age infant. </w:t>
      </w:r>
      <w:r w:rsidRPr="007927CC">
        <w:rPr>
          <w:i/>
          <w:noProof/>
        </w:rPr>
        <w:t>Early Human Development</w:t>
      </w:r>
      <w:r w:rsidRPr="007927CC">
        <w:rPr>
          <w:noProof/>
        </w:rPr>
        <w:t xml:space="preserve"> 1984;10(1-2):75-84.</w:t>
      </w:r>
    </w:p>
    <w:p w14:paraId="191BEFB4" w14:textId="77777777" w:rsidR="007927CC" w:rsidRPr="007927CC" w:rsidRDefault="007927CC" w:rsidP="007927CC">
      <w:pPr>
        <w:pStyle w:val="EndNoteBibliography"/>
        <w:spacing w:after="0"/>
        <w:ind w:left="720" w:hanging="720"/>
        <w:rPr>
          <w:noProof/>
        </w:rPr>
      </w:pPr>
      <w:r w:rsidRPr="007927CC">
        <w:rPr>
          <w:noProof/>
        </w:rPr>
        <w:t xml:space="preserve">25. Cheek DB, Wishart J, MacLennan AH, et al. Hydration in the first 24 h of postnatal life in normal infants born vaginally or by ceasarean section. </w:t>
      </w:r>
      <w:r w:rsidRPr="007927CC">
        <w:rPr>
          <w:i/>
          <w:noProof/>
        </w:rPr>
        <w:t>Early Human Development</w:t>
      </w:r>
      <w:r w:rsidRPr="007927CC">
        <w:rPr>
          <w:noProof/>
        </w:rPr>
        <w:t xml:space="preserve"> 1982;7(4):323-30.</w:t>
      </w:r>
    </w:p>
    <w:p w14:paraId="34DAE876" w14:textId="77777777" w:rsidR="007927CC" w:rsidRPr="007927CC" w:rsidRDefault="007927CC" w:rsidP="007927CC">
      <w:pPr>
        <w:pStyle w:val="EndNoteBibliography"/>
        <w:spacing w:after="0"/>
        <w:ind w:left="720" w:hanging="720"/>
        <w:rPr>
          <w:noProof/>
        </w:rPr>
      </w:pPr>
      <w:r w:rsidRPr="007927CC">
        <w:rPr>
          <w:noProof/>
        </w:rPr>
        <w:lastRenderedPageBreak/>
        <w:t xml:space="preserve">26. Christian JR, Jackson H, Karazeris MP, et al. Total body water and exchangeable sodium in normal full-term newborn infants. </w:t>
      </w:r>
      <w:r w:rsidRPr="007927CC">
        <w:rPr>
          <w:i/>
          <w:noProof/>
        </w:rPr>
        <w:t>AMA J Dis Child</w:t>
      </w:r>
      <w:r w:rsidRPr="007927CC">
        <w:rPr>
          <w:noProof/>
        </w:rPr>
        <w:t xml:space="preserve"> 1956;92(4):325-9.</w:t>
      </w:r>
    </w:p>
    <w:p w14:paraId="6F6D4058" w14:textId="77777777" w:rsidR="007927CC" w:rsidRPr="007927CC" w:rsidRDefault="007927CC" w:rsidP="007927CC">
      <w:pPr>
        <w:pStyle w:val="EndNoteBibliography"/>
        <w:spacing w:after="0"/>
        <w:ind w:left="720" w:hanging="720"/>
        <w:rPr>
          <w:noProof/>
        </w:rPr>
      </w:pPr>
      <w:r w:rsidRPr="007927CC">
        <w:rPr>
          <w:noProof/>
        </w:rPr>
        <w:t xml:space="preserve">27. Clapp WM, Butterfield LJ, O'Brien D. Body water compartmeate im the premature iaiaat, with special referece to the effect en tee respiratory duttrees syndrome aad off aaatenuu diabete mud toxemia. </w:t>
      </w:r>
      <w:r w:rsidRPr="007927CC">
        <w:rPr>
          <w:i/>
          <w:noProof/>
        </w:rPr>
        <w:t>Pediatrics</w:t>
      </w:r>
      <w:r w:rsidRPr="007927CC">
        <w:rPr>
          <w:noProof/>
        </w:rPr>
        <w:t xml:space="preserve"> 1962;29(6):883-89.</w:t>
      </w:r>
    </w:p>
    <w:p w14:paraId="3AD82414" w14:textId="77777777" w:rsidR="007927CC" w:rsidRPr="007927CC" w:rsidRDefault="007927CC" w:rsidP="007927CC">
      <w:pPr>
        <w:pStyle w:val="EndNoteBibliography"/>
        <w:spacing w:after="0"/>
        <w:ind w:left="720" w:hanging="720"/>
        <w:rPr>
          <w:noProof/>
        </w:rPr>
      </w:pPr>
      <w:r w:rsidRPr="007927CC">
        <w:rPr>
          <w:noProof/>
        </w:rPr>
        <w:t xml:space="preserve">28. Cochran WJ, Klish WJ, Wong WW, et al. Total body electrical conductivity used to determine body composition in infants. </w:t>
      </w:r>
      <w:r w:rsidRPr="007927CC">
        <w:rPr>
          <w:i/>
          <w:noProof/>
        </w:rPr>
        <w:t>Pediatric Research</w:t>
      </w:r>
      <w:r w:rsidRPr="007927CC">
        <w:rPr>
          <w:noProof/>
        </w:rPr>
        <w:t xml:space="preserve"> 1986;20(6):561-4.</w:t>
      </w:r>
    </w:p>
    <w:p w14:paraId="59C4994D" w14:textId="77777777" w:rsidR="007927CC" w:rsidRPr="007927CC" w:rsidRDefault="007927CC" w:rsidP="007927CC">
      <w:pPr>
        <w:pStyle w:val="EndNoteBibliography"/>
        <w:spacing w:after="0"/>
        <w:ind w:left="720" w:hanging="720"/>
        <w:rPr>
          <w:noProof/>
        </w:rPr>
      </w:pPr>
      <w:r w:rsidRPr="007927CC">
        <w:rPr>
          <w:noProof/>
        </w:rPr>
        <w:t xml:space="preserve">29. Llanos A, Segovia N, Gallegos R, et al. DEUTERIUM-OXIDE SPACE AS AN INDEX OF TOTAL-BODY WATER IN FETAL GROWTH RETARDED NEWBORN-INFANTS. </w:t>
      </w:r>
      <w:r w:rsidRPr="007927CC">
        <w:rPr>
          <w:i/>
          <w:noProof/>
        </w:rPr>
        <w:t>Journal of Pediatrics</w:t>
      </w:r>
      <w:r w:rsidRPr="007927CC">
        <w:rPr>
          <w:noProof/>
        </w:rPr>
        <w:t xml:space="preserve"> 1976;89(2):323-24.</w:t>
      </w:r>
    </w:p>
    <w:p w14:paraId="51D7AB52" w14:textId="77777777" w:rsidR="007927CC" w:rsidRPr="007927CC" w:rsidRDefault="007927CC" w:rsidP="007927CC">
      <w:pPr>
        <w:pStyle w:val="EndNoteBibliography"/>
        <w:spacing w:after="0"/>
        <w:ind w:left="720" w:hanging="720"/>
        <w:rPr>
          <w:noProof/>
        </w:rPr>
      </w:pPr>
      <w:r w:rsidRPr="007927CC">
        <w:rPr>
          <w:noProof/>
        </w:rPr>
        <w:t xml:space="preserve">30. Offringa PJ, Boersma ER, Brunsting JR, et al. Weight loss in full-term negroid infants: relationship to body water compartments at birth? </w:t>
      </w:r>
      <w:r w:rsidRPr="007927CC">
        <w:rPr>
          <w:i/>
          <w:noProof/>
        </w:rPr>
        <w:t>Early Human Development</w:t>
      </w:r>
      <w:r w:rsidRPr="007927CC">
        <w:rPr>
          <w:noProof/>
        </w:rPr>
        <w:t xml:space="preserve"> 1990;21(2):73-81.</w:t>
      </w:r>
    </w:p>
    <w:p w14:paraId="40A239ED" w14:textId="77777777" w:rsidR="007927CC" w:rsidRPr="007927CC" w:rsidRDefault="007927CC" w:rsidP="007927CC">
      <w:pPr>
        <w:pStyle w:val="EndNoteBibliography"/>
        <w:spacing w:after="0"/>
        <w:ind w:left="720" w:hanging="720"/>
        <w:rPr>
          <w:noProof/>
        </w:rPr>
      </w:pPr>
      <w:r w:rsidRPr="007927CC">
        <w:rPr>
          <w:noProof/>
        </w:rPr>
        <w:t xml:space="preserve">31. Olhager E, Forsum E. Total energy expenditure, body composition and weight gain in moderately preterm and full-term infants at term postconceptional age. </w:t>
      </w:r>
      <w:r w:rsidRPr="007927CC">
        <w:rPr>
          <w:i/>
          <w:noProof/>
        </w:rPr>
        <w:t>Acta Paediatr</w:t>
      </w:r>
      <w:r w:rsidRPr="007927CC">
        <w:rPr>
          <w:noProof/>
        </w:rPr>
        <w:t xml:space="preserve"> 2003;92(11):1327-34.</w:t>
      </w:r>
    </w:p>
    <w:p w14:paraId="40A41A2B" w14:textId="77777777" w:rsidR="007927CC" w:rsidRPr="007927CC" w:rsidRDefault="007927CC" w:rsidP="007927CC">
      <w:pPr>
        <w:pStyle w:val="EndNoteBibliography"/>
        <w:spacing w:after="0"/>
        <w:ind w:left="720" w:hanging="720"/>
        <w:rPr>
          <w:noProof/>
        </w:rPr>
      </w:pPr>
      <w:r w:rsidRPr="007927CC">
        <w:rPr>
          <w:noProof/>
        </w:rPr>
        <w:t xml:space="preserve">32. Osler M. Body water of newborn infants of diabetic mothers. </w:t>
      </w:r>
      <w:r w:rsidRPr="007927CC">
        <w:rPr>
          <w:i/>
          <w:noProof/>
        </w:rPr>
        <w:t>Acta Endocrinol (Copenh)</w:t>
      </w:r>
      <w:r w:rsidRPr="007927CC">
        <w:rPr>
          <w:noProof/>
        </w:rPr>
        <w:t xml:space="preserve"> 1960;34:261-76.</w:t>
      </w:r>
    </w:p>
    <w:p w14:paraId="2A0B91EC" w14:textId="77777777" w:rsidR="007927CC" w:rsidRPr="007927CC" w:rsidRDefault="007927CC" w:rsidP="007927CC">
      <w:pPr>
        <w:pStyle w:val="EndNoteBibliography"/>
        <w:spacing w:after="0"/>
        <w:ind w:left="720" w:hanging="720"/>
        <w:rPr>
          <w:noProof/>
        </w:rPr>
      </w:pPr>
      <w:r w:rsidRPr="007927CC">
        <w:rPr>
          <w:noProof/>
        </w:rPr>
        <w:t xml:space="preserve">33. Singhi SC, Ganguli NK, Bhakoo ON, et al. Body water distribution in newborn infants appropriate for gestational age. </w:t>
      </w:r>
      <w:r w:rsidRPr="007927CC">
        <w:rPr>
          <w:i/>
          <w:noProof/>
        </w:rPr>
        <w:t>Indian Journal of Medical Research</w:t>
      </w:r>
      <w:r w:rsidRPr="007927CC">
        <w:rPr>
          <w:noProof/>
        </w:rPr>
        <w:t xml:space="preserve"> 1995;101:193-200.</w:t>
      </w:r>
    </w:p>
    <w:p w14:paraId="5D99E81A" w14:textId="77777777" w:rsidR="007927CC" w:rsidRPr="007927CC" w:rsidRDefault="007927CC" w:rsidP="007927CC">
      <w:pPr>
        <w:pStyle w:val="EndNoteBibliography"/>
        <w:spacing w:after="0"/>
        <w:ind w:left="720" w:hanging="720"/>
        <w:rPr>
          <w:noProof/>
        </w:rPr>
      </w:pPr>
      <w:r w:rsidRPr="007927CC">
        <w:rPr>
          <w:noProof/>
        </w:rPr>
        <w:t xml:space="preserve">34. Thornton CJ, Shannon DL, Hunter MA, et al. Body water estimates in neonatal polycythemia. </w:t>
      </w:r>
      <w:r w:rsidRPr="007927CC">
        <w:rPr>
          <w:i/>
          <w:noProof/>
        </w:rPr>
        <w:t>Journal of Pediatrics</w:t>
      </w:r>
      <w:r w:rsidRPr="007927CC">
        <w:rPr>
          <w:noProof/>
        </w:rPr>
        <w:t xml:space="preserve"> 1983;102(1):113-7.</w:t>
      </w:r>
    </w:p>
    <w:p w14:paraId="4CCF3BAA" w14:textId="77777777" w:rsidR="007927CC" w:rsidRPr="007927CC" w:rsidRDefault="007927CC" w:rsidP="007927CC">
      <w:pPr>
        <w:pStyle w:val="EndNoteBibliography"/>
        <w:spacing w:after="0"/>
        <w:ind w:left="720" w:hanging="720"/>
        <w:rPr>
          <w:noProof/>
        </w:rPr>
      </w:pPr>
      <w:r w:rsidRPr="007927CC">
        <w:rPr>
          <w:noProof/>
        </w:rPr>
        <w:t xml:space="preserve">35. Baarsma R, Hof P, Zijlstra WG, et al. Measurement of total bodywater volume with deuterated water in newborn infants. </w:t>
      </w:r>
      <w:r w:rsidRPr="007927CC">
        <w:rPr>
          <w:i/>
          <w:noProof/>
        </w:rPr>
        <w:t>Biology of the Neonate</w:t>
      </w:r>
      <w:r w:rsidRPr="007927CC">
        <w:rPr>
          <w:noProof/>
        </w:rPr>
        <w:t xml:space="preserve"> 1992;62(2-3):108-12.</w:t>
      </w:r>
    </w:p>
    <w:p w14:paraId="22A96DBE" w14:textId="77777777" w:rsidR="007927CC" w:rsidRPr="007927CC" w:rsidRDefault="007927CC" w:rsidP="007927CC">
      <w:pPr>
        <w:pStyle w:val="EndNoteBibliography"/>
        <w:spacing w:after="0"/>
        <w:ind w:left="720" w:hanging="720"/>
        <w:rPr>
          <w:noProof/>
        </w:rPr>
      </w:pPr>
      <w:r w:rsidRPr="007927CC">
        <w:rPr>
          <w:noProof/>
        </w:rPr>
        <w:t xml:space="preserve">36. Bauer K, Bovermann G, Roithmaier A, et al. Body composition, nutrition, and fluid balance during the first two weeks of life in preterm neonates weighing less than 1500 grams. </w:t>
      </w:r>
      <w:r w:rsidRPr="007927CC">
        <w:rPr>
          <w:i/>
          <w:noProof/>
        </w:rPr>
        <w:t>Journal of Pediatrics</w:t>
      </w:r>
      <w:r w:rsidRPr="007927CC">
        <w:rPr>
          <w:noProof/>
        </w:rPr>
        <w:t xml:space="preserve"> 1991;118(4 Pt 1):615-20.</w:t>
      </w:r>
    </w:p>
    <w:p w14:paraId="358F8C00" w14:textId="77777777" w:rsidR="007927CC" w:rsidRPr="007927CC" w:rsidRDefault="007927CC" w:rsidP="007927CC">
      <w:pPr>
        <w:pStyle w:val="EndNoteBibliography"/>
        <w:spacing w:after="0"/>
        <w:ind w:left="720" w:hanging="720"/>
        <w:rPr>
          <w:noProof/>
        </w:rPr>
      </w:pPr>
      <w:r w:rsidRPr="007927CC">
        <w:rPr>
          <w:noProof/>
        </w:rPr>
        <w:t xml:space="preserve">37. Bhatia J, Rassin DK. Growth and total body water in premature infants fed "in-utero" or "ex-utero". </w:t>
      </w:r>
      <w:r w:rsidRPr="007927CC">
        <w:rPr>
          <w:i/>
          <w:noProof/>
        </w:rPr>
        <w:t>Acta Paediatrica Scandinavica</w:t>
      </w:r>
      <w:r w:rsidRPr="007927CC">
        <w:rPr>
          <w:noProof/>
        </w:rPr>
        <w:t xml:space="preserve"> 1988;77(3):326-31.</w:t>
      </w:r>
    </w:p>
    <w:p w14:paraId="4FE0B2F5" w14:textId="77777777" w:rsidR="007927CC" w:rsidRPr="007927CC" w:rsidRDefault="007927CC" w:rsidP="007927CC">
      <w:pPr>
        <w:pStyle w:val="EndNoteBibliography"/>
        <w:spacing w:after="0"/>
        <w:ind w:left="720" w:hanging="720"/>
        <w:rPr>
          <w:noProof/>
        </w:rPr>
      </w:pPr>
      <w:r w:rsidRPr="007927CC">
        <w:rPr>
          <w:noProof/>
        </w:rPr>
        <w:t xml:space="preserve">38. Hartnoll G, Betremieux P, Modi N. Body water content of extremely preterm infants at birth. </w:t>
      </w:r>
      <w:r w:rsidRPr="007927CC">
        <w:rPr>
          <w:i/>
          <w:noProof/>
        </w:rPr>
        <w:t>Archives of Disease in Childhood Fetal &amp; Neonatal Edition</w:t>
      </w:r>
      <w:r w:rsidRPr="007927CC">
        <w:rPr>
          <w:noProof/>
        </w:rPr>
        <w:t xml:space="preserve"> 2000;83(1):F56-9.</w:t>
      </w:r>
    </w:p>
    <w:p w14:paraId="6904E5E7" w14:textId="77777777" w:rsidR="007927CC" w:rsidRPr="007927CC" w:rsidRDefault="007927CC" w:rsidP="007927CC">
      <w:pPr>
        <w:pStyle w:val="EndNoteBibliography"/>
        <w:spacing w:after="0"/>
        <w:ind w:left="720" w:hanging="720"/>
        <w:rPr>
          <w:noProof/>
        </w:rPr>
      </w:pPr>
      <w:r w:rsidRPr="007927CC">
        <w:rPr>
          <w:noProof/>
        </w:rPr>
        <w:t xml:space="preserve">39. Heimler R, Doumas BT, Jendrzejczak BM, et al. Relationship between nutrition, weight change, and fluid compartments in preterm infants during the first week of life. </w:t>
      </w:r>
      <w:r w:rsidRPr="007927CC">
        <w:rPr>
          <w:i/>
          <w:noProof/>
        </w:rPr>
        <w:t>Journal of Pediatrics</w:t>
      </w:r>
      <w:r w:rsidRPr="007927CC">
        <w:rPr>
          <w:noProof/>
        </w:rPr>
        <w:t xml:space="preserve"> 1993;122(1):110-4.</w:t>
      </w:r>
    </w:p>
    <w:p w14:paraId="6DDA04DC" w14:textId="77777777" w:rsidR="007927CC" w:rsidRPr="007927CC" w:rsidRDefault="007927CC" w:rsidP="007927CC">
      <w:pPr>
        <w:pStyle w:val="EndNoteBibliography"/>
        <w:spacing w:after="0"/>
        <w:ind w:left="720" w:hanging="720"/>
        <w:rPr>
          <w:noProof/>
        </w:rPr>
      </w:pPr>
      <w:r w:rsidRPr="007927CC">
        <w:rPr>
          <w:noProof/>
        </w:rPr>
        <w:t xml:space="preserve">40. Raghavan CV, Super DM, Chatburn RL, et al. Estimation of total body water in very-low-birth-weight infants by using anthropometry with and without bioelectrical impedance and H2[(18)O]. </w:t>
      </w:r>
      <w:r w:rsidRPr="007927CC">
        <w:rPr>
          <w:i/>
          <w:noProof/>
        </w:rPr>
        <w:t>American Journal of Clinical Nutrition</w:t>
      </w:r>
      <w:r w:rsidRPr="007927CC">
        <w:rPr>
          <w:noProof/>
        </w:rPr>
        <w:t xml:space="preserve"> 1998;68(3):668-74.</w:t>
      </w:r>
    </w:p>
    <w:p w14:paraId="79B992CA" w14:textId="77777777" w:rsidR="007927CC" w:rsidRPr="007927CC" w:rsidRDefault="007927CC" w:rsidP="007927CC">
      <w:pPr>
        <w:pStyle w:val="EndNoteBibliography"/>
        <w:spacing w:after="0"/>
        <w:ind w:left="720" w:hanging="720"/>
        <w:rPr>
          <w:noProof/>
        </w:rPr>
      </w:pPr>
      <w:r w:rsidRPr="007927CC">
        <w:rPr>
          <w:noProof/>
        </w:rPr>
        <w:t xml:space="preserve">41. Singhi S, Sood V, Bhakoo ON, et al. Composition of postnatal weight loss &amp; subsequent weight gain in preterm infants. </w:t>
      </w:r>
      <w:r w:rsidRPr="007927CC">
        <w:rPr>
          <w:i/>
          <w:noProof/>
        </w:rPr>
        <w:t>Indian Journal of Medical Research</w:t>
      </w:r>
      <w:r w:rsidRPr="007927CC">
        <w:rPr>
          <w:noProof/>
        </w:rPr>
        <w:t xml:space="preserve"> 1995;101:157-62.</w:t>
      </w:r>
    </w:p>
    <w:p w14:paraId="6DD2FCEE" w14:textId="77777777" w:rsidR="007927CC" w:rsidRPr="007927CC" w:rsidRDefault="007927CC" w:rsidP="007927CC">
      <w:pPr>
        <w:pStyle w:val="EndNoteBibliography"/>
        <w:spacing w:after="0"/>
        <w:ind w:left="720" w:hanging="720"/>
        <w:rPr>
          <w:noProof/>
        </w:rPr>
      </w:pPr>
      <w:r w:rsidRPr="007927CC">
        <w:rPr>
          <w:noProof/>
        </w:rPr>
        <w:t xml:space="preserve">42. Tang W, Ridout D, Modi N. Influence of respiratory distress syndrome on body composition after preterm birth. </w:t>
      </w:r>
      <w:r w:rsidRPr="007927CC">
        <w:rPr>
          <w:i/>
          <w:noProof/>
        </w:rPr>
        <w:t>Arch Dis Child Fetal Neonatal Ed</w:t>
      </w:r>
      <w:r w:rsidRPr="007927CC">
        <w:rPr>
          <w:noProof/>
        </w:rPr>
        <w:t xml:space="preserve"> 1997;77(1):F28-31. doi: 10.1136/fn.77.1.f28 [published Online First: 1997/07/01]</w:t>
      </w:r>
    </w:p>
    <w:p w14:paraId="3AED50F0" w14:textId="77777777" w:rsidR="007927CC" w:rsidRPr="007927CC" w:rsidRDefault="007927CC" w:rsidP="007927CC">
      <w:pPr>
        <w:pStyle w:val="EndNoteBibliography"/>
        <w:spacing w:after="0"/>
        <w:ind w:left="720" w:hanging="720"/>
        <w:rPr>
          <w:noProof/>
        </w:rPr>
      </w:pPr>
      <w:r w:rsidRPr="007927CC">
        <w:rPr>
          <w:noProof/>
        </w:rPr>
        <w:t xml:space="preserve">43. Dimitriou G, Kavvadia V, Marcou M, et al. Antenatal steroids and fluid balance in very low birthweight infants. </w:t>
      </w:r>
      <w:r w:rsidRPr="007927CC">
        <w:rPr>
          <w:i/>
          <w:noProof/>
        </w:rPr>
        <w:t>Arch Dis Child Fetal Neonatal Ed</w:t>
      </w:r>
      <w:r w:rsidRPr="007927CC">
        <w:rPr>
          <w:noProof/>
        </w:rPr>
        <w:t xml:space="preserve"> 2005;90(6):F509-13. doi: 10.1136/adc.2005.071688 [published Online First: 2005/05/10]</w:t>
      </w:r>
    </w:p>
    <w:p w14:paraId="5220A2ED" w14:textId="77777777" w:rsidR="007927CC" w:rsidRPr="007927CC" w:rsidRDefault="007927CC" w:rsidP="007927CC">
      <w:pPr>
        <w:pStyle w:val="EndNoteBibliography"/>
        <w:spacing w:after="0"/>
        <w:ind w:left="720" w:hanging="720"/>
        <w:rPr>
          <w:noProof/>
        </w:rPr>
      </w:pPr>
      <w:r w:rsidRPr="007927CC">
        <w:rPr>
          <w:noProof/>
        </w:rPr>
        <w:t xml:space="preserve">44. Stewart LA, Parmar MK. Meta-analysis of the literature or of individual patient data: is there a difference? </w:t>
      </w:r>
      <w:r w:rsidRPr="007927CC">
        <w:rPr>
          <w:i/>
          <w:noProof/>
        </w:rPr>
        <w:t>Lancet</w:t>
      </w:r>
      <w:r w:rsidRPr="007927CC">
        <w:rPr>
          <w:noProof/>
        </w:rPr>
        <w:t xml:space="preserve"> 1993;341(8842):418-22. doi: 10.1016/0140-6736(93)93004-k [published Online First: 1993/02/13]</w:t>
      </w:r>
    </w:p>
    <w:p w14:paraId="33E44A13" w14:textId="64DF9402" w:rsidR="007927CC" w:rsidRPr="007927CC" w:rsidRDefault="007927CC" w:rsidP="007927CC">
      <w:pPr>
        <w:pStyle w:val="EndNoteBibliography"/>
        <w:spacing w:after="0"/>
        <w:ind w:left="720" w:hanging="720"/>
        <w:rPr>
          <w:noProof/>
        </w:rPr>
      </w:pPr>
      <w:r w:rsidRPr="007927CC">
        <w:rPr>
          <w:noProof/>
        </w:rPr>
        <w:t xml:space="preserve">45. Lingwood BE. Bioelectrical impedance analysis for assessment of fluid status and body composition in neonates - The good, the bad and the unknown. </w:t>
      </w:r>
      <w:r w:rsidRPr="007927CC">
        <w:rPr>
          <w:i/>
          <w:noProof/>
        </w:rPr>
        <w:t>European Journal of Clinical Nutrition</w:t>
      </w:r>
      <w:r w:rsidRPr="007927CC">
        <w:rPr>
          <w:noProof/>
        </w:rPr>
        <w:t xml:space="preserve"> 2013;67(SUPPL. 1):S28-S33. doi: </w:t>
      </w:r>
      <w:hyperlink r:id="rId12" w:history="1">
        <w:r w:rsidRPr="007927CC">
          <w:rPr>
            <w:rStyle w:val="Hyperlink"/>
            <w:noProof/>
          </w:rPr>
          <w:t>http://dx.doi.org/10.1038/ejcn.2012.162</w:t>
        </w:r>
      </w:hyperlink>
    </w:p>
    <w:p w14:paraId="75B26FD5" w14:textId="77777777" w:rsidR="007927CC" w:rsidRPr="007927CC" w:rsidRDefault="007927CC" w:rsidP="007927CC">
      <w:pPr>
        <w:pStyle w:val="EndNoteBibliography"/>
        <w:ind w:left="720" w:hanging="720"/>
        <w:rPr>
          <w:noProof/>
        </w:rPr>
      </w:pPr>
      <w:r w:rsidRPr="007927CC">
        <w:rPr>
          <w:noProof/>
        </w:rPr>
        <w:t xml:space="preserve">46. Ashton JJ, Johnson MJ, Pond J, et al. Assessing the growth of preterm infants using detailed anthropometry. </w:t>
      </w:r>
      <w:r w:rsidRPr="007927CC">
        <w:rPr>
          <w:i/>
          <w:noProof/>
        </w:rPr>
        <w:t>Acta Paediatr</w:t>
      </w:r>
      <w:r w:rsidRPr="007927CC">
        <w:rPr>
          <w:noProof/>
        </w:rPr>
        <w:t xml:space="preserve"> 2017;106(6):889-96. doi: 10.1111/apa.13804 [published Online First: 2017/02/28]</w:t>
      </w:r>
    </w:p>
    <w:p w14:paraId="04576DDC" w14:textId="137BD05C" w:rsidR="00392889" w:rsidRDefault="009A5A81" w:rsidP="00A03C27">
      <w:pPr>
        <w:spacing w:line="240" w:lineRule="auto"/>
        <w:rPr>
          <w:sz w:val="20"/>
        </w:rPr>
      </w:pPr>
      <w:r w:rsidRPr="00EF6401">
        <w:rPr>
          <w:sz w:val="20"/>
        </w:rPr>
        <w:fldChar w:fldCharType="end"/>
      </w:r>
    </w:p>
    <w:p w14:paraId="0FF5058F" w14:textId="77777777" w:rsidR="00392889" w:rsidRDefault="00392889">
      <w:pPr>
        <w:spacing w:after="200" w:line="276" w:lineRule="auto"/>
        <w:rPr>
          <w:sz w:val="20"/>
        </w:rPr>
      </w:pPr>
      <w:r>
        <w:rPr>
          <w:sz w:val="20"/>
        </w:rPr>
        <w:br w:type="page"/>
      </w:r>
    </w:p>
    <w:bookmarkStart w:id="10" w:name="_Figure_1"/>
    <w:bookmarkEnd w:id="10"/>
    <w:p w14:paraId="05D33A9A" w14:textId="59B5BEED" w:rsidR="00532146" w:rsidRDefault="005B53FD" w:rsidP="00392889">
      <w:pPr>
        <w:pStyle w:val="Heading1"/>
      </w:pPr>
      <w:r>
        <w:lastRenderedPageBreak/>
        <w:fldChar w:fldCharType="begin"/>
      </w:r>
      <w:r>
        <w:instrText>HYPERLINK  \l "_Study_Identification"</w:instrText>
      </w:r>
      <w:r>
        <w:fldChar w:fldCharType="separate"/>
      </w:r>
      <w:r w:rsidR="00C06B37" w:rsidRPr="005B53FD">
        <w:rPr>
          <w:rStyle w:val="Hyperlink"/>
        </w:rPr>
        <w:t>F</w:t>
      </w:r>
      <w:r w:rsidR="00E46AD3" w:rsidRPr="005B53FD">
        <w:rPr>
          <w:rStyle w:val="Hyperlink"/>
        </w:rPr>
        <w:t>igure</w:t>
      </w:r>
      <w:r w:rsidR="00392889" w:rsidRPr="005B53FD">
        <w:rPr>
          <w:rStyle w:val="Hyperlink"/>
        </w:rPr>
        <w:t xml:space="preserve"> 1</w:t>
      </w:r>
      <w:r>
        <w:fldChar w:fldCharType="end"/>
      </w:r>
    </w:p>
    <w:p w14:paraId="3F5550D8" w14:textId="34CAD602" w:rsidR="00392889" w:rsidRDefault="005B28BB" w:rsidP="00392889">
      <w:r>
        <w:rPr>
          <w:noProof/>
        </w:rPr>
        <w:drawing>
          <wp:inline distT="0" distB="0" distL="0" distR="0" wp14:anchorId="0AC61986" wp14:editId="7578AF24">
            <wp:extent cx="6301105" cy="590285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3">
                      <a:extLst>
                        <a:ext uri="{28A0092B-C50C-407E-A947-70E740481C1C}">
                          <a14:useLocalDpi xmlns:a14="http://schemas.microsoft.com/office/drawing/2010/main" val="0"/>
                        </a:ext>
                      </a:extLst>
                    </a:blip>
                    <a:srcRect b="35144"/>
                    <a:stretch/>
                  </pic:blipFill>
                  <pic:spPr bwMode="auto">
                    <a:xfrm>
                      <a:off x="0" y="0"/>
                      <a:ext cx="6301105" cy="5902859"/>
                    </a:xfrm>
                    <a:prstGeom prst="rect">
                      <a:avLst/>
                    </a:prstGeom>
                    <a:ln>
                      <a:noFill/>
                    </a:ln>
                    <a:extLst>
                      <a:ext uri="{53640926-AAD7-44D8-BBD7-CCE9431645EC}">
                        <a14:shadowObscured xmlns:a14="http://schemas.microsoft.com/office/drawing/2010/main"/>
                      </a:ext>
                    </a:extLst>
                  </pic:spPr>
                </pic:pic>
              </a:graphicData>
            </a:graphic>
          </wp:inline>
        </w:drawing>
      </w:r>
    </w:p>
    <w:p w14:paraId="5F84B168" w14:textId="77777777" w:rsidR="00CB2764" w:rsidRDefault="00CB2764" w:rsidP="00CB2764">
      <w:r w:rsidRPr="005277C7">
        <w:rPr>
          <w:b/>
        </w:rPr>
        <w:t>Figure 1.</w:t>
      </w:r>
      <w:r w:rsidRPr="005277C7">
        <w:t> PRISMA flow chart of screening and selection of studies, with reasons for exclusion based on full text review.</w:t>
      </w:r>
    </w:p>
    <w:p w14:paraId="7043FC62" w14:textId="77777777" w:rsidR="00432637" w:rsidRDefault="00432637">
      <w:pPr>
        <w:spacing w:after="200" w:line="276" w:lineRule="auto"/>
        <w:sectPr w:rsidR="00432637" w:rsidSect="00B31A0F">
          <w:pgSz w:w="11900" w:h="16840"/>
          <w:pgMar w:top="1034" w:right="963" w:bottom="1341" w:left="1014" w:header="708" w:footer="708" w:gutter="0"/>
          <w:cols w:space="708"/>
          <w:docGrid w:linePitch="360"/>
        </w:sectPr>
      </w:pPr>
    </w:p>
    <w:bookmarkStart w:id="11" w:name="_Figure_2"/>
    <w:bookmarkEnd w:id="11"/>
    <w:p w14:paraId="35DF829E" w14:textId="5F91BFA5" w:rsidR="005B28BB" w:rsidRDefault="006D5EA2" w:rsidP="00CB2764">
      <w:pPr>
        <w:pStyle w:val="Heading1"/>
      </w:pPr>
      <w:r>
        <w:lastRenderedPageBreak/>
        <w:fldChar w:fldCharType="begin"/>
      </w:r>
      <w:r>
        <w:instrText xml:space="preserve"> HYPERLINK  \l "_Total_Body_Water" </w:instrText>
      </w:r>
      <w:r>
        <w:fldChar w:fldCharType="separate"/>
      </w:r>
      <w:r w:rsidR="00C06B37" w:rsidRPr="006D5EA2">
        <w:rPr>
          <w:rStyle w:val="Hyperlink"/>
        </w:rPr>
        <w:t>F</w:t>
      </w:r>
      <w:r w:rsidR="00E46AD3" w:rsidRPr="006D5EA2">
        <w:rPr>
          <w:rStyle w:val="Hyperlink"/>
        </w:rPr>
        <w:t>igure</w:t>
      </w:r>
      <w:r w:rsidR="00CB2764" w:rsidRPr="006D5EA2">
        <w:rPr>
          <w:rStyle w:val="Hyperlink"/>
        </w:rPr>
        <w:t xml:space="preserve"> 2</w:t>
      </w:r>
      <w:r>
        <w:fldChar w:fldCharType="end"/>
      </w:r>
    </w:p>
    <w:p w14:paraId="09E6C166" w14:textId="324C005B" w:rsidR="00CB2764" w:rsidRDefault="00CB2764" w:rsidP="00CB2764">
      <w:r>
        <w:rPr>
          <w:noProof/>
        </w:rPr>
        <w:drawing>
          <wp:inline distT="0" distB="0" distL="0" distR="0" wp14:anchorId="0D1C452C" wp14:editId="28E347F3">
            <wp:extent cx="9124565" cy="439998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9143879" cy="4409297"/>
                    </a:xfrm>
                    <a:prstGeom prst="rect">
                      <a:avLst/>
                    </a:prstGeom>
                  </pic:spPr>
                </pic:pic>
              </a:graphicData>
            </a:graphic>
          </wp:inline>
        </w:drawing>
      </w:r>
    </w:p>
    <w:p w14:paraId="11793F3F" w14:textId="77777777" w:rsidR="00432637" w:rsidRPr="005277C7" w:rsidRDefault="00432637" w:rsidP="00432637">
      <w:r w:rsidRPr="005277C7">
        <w:rPr>
          <w:b/>
          <w:bCs/>
        </w:rPr>
        <w:t>Figure 2.</w:t>
      </w:r>
      <w:r w:rsidRPr="005277C7">
        <w:t> Total body water percentage in newborn full term infants. </w:t>
      </w:r>
      <w:r w:rsidRPr="005277C7">
        <w:rPr>
          <w:b/>
          <w:bCs/>
        </w:rPr>
        <w:t>A.</w:t>
      </w:r>
      <w:r w:rsidRPr="005277C7">
        <w:t> Forest plot with methods of TBW assessment as subgroups. </w:t>
      </w:r>
      <w:r w:rsidRPr="005277C7">
        <w:rPr>
          <w:b/>
          <w:bCs/>
        </w:rPr>
        <w:t>B.</w:t>
      </w:r>
      <w:r w:rsidRPr="005277C7">
        <w:t> Forest plot with weight for gestational age subgroups (overall test for subgroup differences: p&lt;0.01) and </w:t>
      </w:r>
      <w:r w:rsidRPr="005277C7">
        <w:rPr>
          <w:b/>
          <w:bCs/>
        </w:rPr>
        <w:t>C.</w:t>
      </w:r>
      <w:r w:rsidRPr="005277C7">
        <w:t> Mean total body water percentage (±95% confidence interval). SGA, small for gestational age; AGA, appropriate for gestational age; LGA, large for gestational age. *p&lt;0.05, **p&lt;0.01.</w:t>
      </w:r>
    </w:p>
    <w:p w14:paraId="28B67D0D" w14:textId="68CC110F" w:rsidR="00EE42F2" w:rsidRDefault="00EE42F2" w:rsidP="00CB2764">
      <w:r>
        <w:br w:type="page"/>
      </w:r>
    </w:p>
    <w:bookmarkStart w:id="12" w:name="_Figure_3"/>
    <w:bookmarkEnd w:id="12"/>
    <w:p w14:paraId="77B75E43" w14:textId="57F3DFE0" w:rsidR="00432637" w:rsidRDefault="006D5EA2" w:rsidP="00EE42F2">
      <w:pPr>
        <w:pStyle w:val="Heading1"/>
      </w:pPr>
      <w:r>
        <w:lastRenderedPageBreak/>
        <w:fldChar w:fldCharType="begin"/>
      </w:r>
      <w:r>
        <w:instrText xml:space="preserve"> HYPERLINK  \l "_Total_Body_Water_1" </w:instrText>
      </w:r>
      <w:r>
        <w:fldChar w:fldCharType="separate"/>
      </w:r>
      <w:r w:rsidR="00C06B37" w:rsidRPr="006D5EA2">
        <w:rPr>
          <w:rStyle w:val="Hyperlink"/>
        </w:rPr>
        <w:t>F</w:t>
      </w:r>
      <w:r w:rsidR="00E46AD3" w:rsidRPr="006D5EA2">
        <w:rPr>
          <w:rStyle w:val="Hyperlink"/>
        </w:rPr>
        <w:t>igure</w:t>
      </w:r>
      <w:r w:rsidR="00EE42F2" w:rsidRPr="006D5EA2">
        <w:rPr>
          <w:rStyle w:val="Hyperlink"/>
        </w:rPr>
        <w:t xml:space="preserve"> 3</w:t>
      </w:r>
      <w:r>
        <w:fldChar w:fldCharType="end"/>
      </w:r>
    </w:p>
    <w:p w14:paraId="41606AC0" w14:textId="51883947" w:rsidR="00EE42F2" w:rsidRDefault="00EE42F2" w:rsidP="00EE42F2">
      <w:r>
        <w:rPr>
          <w:noProof/>
        </w:rPr>
        <w:drawing>
          <wp:inline distT="0" distB="0" distL="0" distR="0" wp14:anchorId="30F9B054" wp14:editId="7D664DA6">
            <wp:extent cx="7173844" cy="5051833"/>
            <wp:effectExtent l="0" t="0" r="190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7180908" cy="5056807"/>
                    </a:xfrm>
                    <a:prstGeom prst="rect">
                      <a:avLst/>
                    </a:prstGeom>
                  </pic:spPr>
                </pic:pic>
              </a:graphicData>
            </a:graphic>
          </wp:inline>
        </w:drawing>
      </w:r>
    </w:p>
    <w:p w14:paraId="071189DB" w14:textId="67942960" w:rsidR="00E46AD3" w:rsidRDefault="0089472A" w:rsidP="0089472A">
      <w:r w:rsidRPr="001C7F60">
        <w:rPr>
          <w:b/>
          <w:bCs/>
        </w:rPr>
        <w:t>Figure 3.</w:t>
      </w:r>
      <w:r w:rsidRPr="001C7F60">
        <w:t> Bubble plot with fitted meta-regression line of total body water percentage at birth and mean gestational age in infants included in each study. Circles are sized according to precision of the estimate, larger circles indicating greater precision. Regression equation: y=127-1.45x.</w:t>
      </w:r>
      <w:r w:rsidR="00E46AD3">
        <w:br w:type="page"/>
      </w:r>
    </w:p>
    <w:bookmarkStart w:id="13" w:name="_Figure_4"/>
    <w:bookmarkEnd w:id="13"/>
    <w:p w14:paraId="3A043EDD" w14:textId="15D7511D" w:rsidR="0089472A" w:rsidRDefault="006D5EA2" w:rsidP="00E46AD3">
      <w:pPr>
        <w:pStyle w:val="Heading1"/>
      </w:pPr>
      <w:r>
        <w:lastRenderedPageBreak/>
        <w:fldChar w:fldCharType="begin"/>
      </w:r>
      <w:r>
        <w:instrText xml:space="preserve"> HYPERLINK  \l "_Changes_in_Total" </w:instrText>
      </w:r>
      <w:r>
        <w:fldChar w:fldCharType="separate"/>
      </w:r>
      <w:r w:rsidR="00E46AD3" w:rsidRPr="006D5EA2">
        <w:rPr>
          <w:rStyle w:val="Hyperlink"/>
        </w:rPr>
        <w:t>Figure 4</w:t>
      </w:r>
      <w:r>
        <w:fldChar w:fldCharType="end"/>
      </w:r>
    </w:p>
    <w:p w14:paraId="20DD68D6" w14:textId="5ED814D5" w:rsidR="00E46AD3" w:rsidRDefault="00E46AD3" w:rsidP="00E46AD3">
      <w:r>
        <w:rPr>
          <w:noProof/>
        </w:rPr>
        <w:drawing>
          <wp:inline distT="0" distB="0" distL="0" distR="0" wp14:anchorId="2BB69831" wp14:editId="7833307D">
            <wp:extent cx="9421638" cy="4037845"/>
            <wp:effectExtent l="0" t="0" r="190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a:extLst>
                        <a:ext uri="{28A0092B-C50C-407E-A947-70E740481C1C}">
                          <a14:useLocalDpi xmlns:a14="http://schemas.microsoft.com/office/drawing/2010/main" val="0"/>
                        </a:ext>
                      </a:extLst>
                    </a:blip>
                    <a:stretch>
                      <a:fillRect/>
                    </a:stretch>
                  </pic:blipFill>
                  <pic:spPr>
                    <a:xfrm>
                      <a:off x="0" y="0"/>
                      <a:ext cx="9433985" cy="4043137"/>
                    </a:xfrm>
                    <a:prstGeom prst="rect">
                      <a:avLst/>
                    </a:prstGeom>
                  </pic:spPr>
                </pic:pic>
              </a:graphicData>
            </a:graphic>
          </wp:inline>
        </w:drawing>
      </w:r>
    </w:p>
    <w:p w14:paraId="720A3DCB" w14:textId="0224345E" w:rsidR="0089472A" w:rsidRPr="00CD3F1E" w:rsidRDefault="00CD3F1E" w:rsidP="00EE42F2">
      <w:pPr>
        <w:rPr>
          <w:b/>
          <w:bCs/>
        </w:rPr>
      </w:pPr>
      <w:r w:rsidRPr="001C7F60">
        <w:rPr>
          <w:b/>
          <w:bCs/>
        </w:rPr>
        <w:t>Figure 4.A. </w:t>
      </w:r>
      <w:r w:rsidRPr="001C7F60">
        <w:t>Total body water percentage in 58 preterm infants in 5 studies where repeated measurements of total body water were taken during their growth and maturation. Sizes of points indicate number of infants assessed. Points are plotted at the mean gestational age for infants in each study. Dashed line: linear regression line weighted for study size (slope value not significant).</w:t>
      </w:r>
      <w:r w:rsidRPr="001C7F60">
        <w:rPr>
          <w:b/>
          <w:bCs/>
        </w:rPr>
        <w:t> B. </w:t>
      </w:r>
      <w:r w:rsidRPr="001C7F60">
        <w:t>Change in total body water percentage in preterm infants after birth, grouped by study. Sizes of points indicate number of infants assessed. Dashed line: linear regression line weighted for study size (y=-0.13-1.31x).</w:t>
      </w:r>
    </w:p>
    <w:sectPr w:rsidR="0089472A" w:rsidRPr="00CD3F1E" w:rsidSect="00432637">
      <w:pgSz w:w="16840" w:h="11900" w:orient="landscape"/>
      <w:pgMar w:top="963" w:right="1341" w:bottom="1014" w:left="10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0069CE" w14:textId="77777777" w:rsidR="00B95DF8" w:rsidRDefault="00B95DF8" w:rsidP="006F31F8">
      <w:pPr>
        <w:spacing w:line="240" w:lineRule="auto"/>
      </w:pPr>
      <w:r>
        <w:separator/>
      </w:r>
    </w:p>
  </w:endnote>
  <w:endnote w:type="continuationSeparator" w:id="0">
    <w:p w14:paraId="6E0ED0A4" w14:textId="77777777" w:rsidR="00B95DF8" w:rsidRDefault="00B95DF8" w:rsidP="006F31F8">
      <w:pPr>
        <w:spacing w:line="240" w:lineRule="auto"/>
      </w:pPr>
      <w:r>
        <w:continuationSeparator/>
      </w:r>
    </w:p>
  </w:endnote>
  <w:endnote w:type="continuationNotice" w:id="1">
    <w:p w14:paraId="14A0C3BC" w14:textId="77777777" w:rsidR="00B95DF8" w:rsidRDefault="00B95DF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New Roman (Body C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79814248"/>
      <w:docPartObj>
        <w:docPartGallery w:val="Page Numbers (Bottom of Page)"/>
        <w:docPartUnique/>
      </w:docPartObj>
    </w:sdtPr>
    <w:sdtEndPr>
      <w:rPr>
        <w:rStyle w:val="PageNumber"/>
      </w:rPr>
    </w:sdtEndPr>
    <w:sdtContent>
      <w:p w14:paraId="474BC0E0" w14:textId="05B1B2CB" w:rsidR="00D0147B" w:rsidRDefault="00D0147B" w:rsidP="00371B4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E02C42" w14:textId="77777777" w:rsidR="00D0147B" w:rsidRDefault="00D0147B" w:rsidP="00401F4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1C64A7" w14:textId="03BD9E9C" w:rsidR="00D0147B" w:rsidRPr="00401F4F" w:rsidRDefault="00D0147B" w:rsidP="00401F4F">
    <w:pPr>
      <w:pStyle w:val="Footer"/>
      <w:ind w:right="360"/>
      <w:jc w:val="right"/>
      <w:rPr>
        <w:i/>
        <w:iCs/>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661182" w14:textId="77777777" w:rsidR="00B95DF8" w:rsidRDefault="00B95DF8" w:rsidP="006F31F8">
      <w:pPr>
        <w:spacing w:line="240" w:lineRule="auto"/>
      </w:pPr>
      <w:r>
        <w:separator/>
      </w:r>
    </w:p>
  </w:footnote>
  <w:footnote w:type="continuationSeparator" w:id="0">
    <w:p w14:paraId="37F1D0CF" w14:textId="77777777" w:rsidR="00B95DF8" w:rsidRDefault="00B95DF8" w:rsidP="006F31F8">
      <w:pPr>
        <w:spacing w:line="240" w:lineRule="auto"/>
      </w:pPr>
      <w:r>
        <w:continuationSeparator/>
      </w:r>
    </w:p>
  </w:footnote>
  <w:footnote w:type="continuationNotice" w:id="1">
    <w:p w14:paraId="1EE996CD" w14:textId="77777777" w:rsidR="00B95DF8" w:rsidRDefault="00B95DF8">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D233A"/>
    <w:multiLevelType w:val="hybridMultilevel"/>
    <w:tmpl w:val="5FEE8B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C70633"/>
    <w:multiLevelType w:val="hybridMultilevel"/>
    <w:tmpl w:val="6DC220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5B4A55"/>
    <w:multiLevelType w:val="hybridMultilevel"/>
    <w:tmpl w:val="90B05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A32450"/>
    <w:multiLevelType w:val="hybridMultilevel"/>
    <w:tmpl w:val="33F483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DFD240F"/>
    <w:multiLevelType w:val="hybridMultilevel"/>
    <w:tmpl w:val="61CE7732"/>
    <w:lvl w:ilvl="0" w:tplc="E09C4FBC">
      <w:start w:val="1"/>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59A4034"/>
    <w:multiLevelType w:val="hybridMultilevel"/>
    <w:tmpl w:val="74C4FB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D86066"/>
    <w:multiLevelType w:val="hybridMultilevel"/>
    <w:tmpl w:val="02AAA2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FF443E"/>
    <w:multiLevelType w:val="hybridMultilevel"/>
    <w:tmpl w:val="F3721D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D49152D"/>
    <w:multiLevelType w:val="hybridMultilevel"/>
    <w:tmpl w:val="A5F67FDC"/>
    <w:lvl w:ilvl="0" w:tplc="9056D814">
      <w:start w:val="1"/>
      <w:numFmt w:val="decimal"/>
      <w:lvlText w:val="%1."/>
      <w:lvlJc w:val="left"/>
      <w:pPr>
        <w:ind w:left="720" w:hanging="360"/>
      </w:pPr>
      <w:rPr>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40B18F8"/>
    <w:multiLevelType w:val="hybridMultilevel"/>
    <w:tmpl w:val="3C26DA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85B6383"/>
    <w:multiLevelType w:val="hybridMultilevel"/>
    <w:tmpl w:val="E97E3E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D0314DA"/>
    <w:multiLevelType w:val="hybridMultilevel"/>
    <w:tmpl w:val="52AE4368"/>
    <w:lvl w:ilvl="0" w:tplc="5C60672A">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8"/>
  </w:num>
  <w:num w:numId="4">
    <w:abstractNumId w:val="10"/>
  </w:num>
  <w:num w:numId="5">
    <w:abstractNumId w:val="0"/>
  </w:num>
  <w:num w:numId="6">
    <w:abstractNumId w:val="4"/>
  </w:num>
  <w:num w:numId="7">
    <w:abstractNumId w:val="7"/>
  </w:num>
  <w:num w:numId="8">
    <w:abstractNumId w:val="3"/>
  </w:num>
  <w:num w:numId="9">
    <w:abstractNumId w:val="9"/>
  </w:num>
  <w:num w:numId="10">
    <w:abstractNumId w:val="5"/>
  </w:num>
  <w:num w:numId="11">
    <w:abstractNumId w:val="6"/>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_comma&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vwr0te3vxs5pepezb5xtw9sxvd2wf5vfr0&quot;&gt;My EndNote Library&lt;record-ids&gt;&lt;item&gt;8&lt;/item&gt;&lt;item&gt;20&lt;/item&gt;&lt;item&gt;24&lt;/item&gt;&lt;item&gt;30&lt;/item&gt;&lt;item&gt;290&lt;/item&gt;&lt;item&gt;958&lt;/item&gt;&lt;item&gt;992&lt;/item&gt;&lt;item&gt;1002&lt;/item&gt;&lt;item&gt;1017&lt;/item&gt;&lt;item&gt;1047&lt;/item&gt;&lt;item&gt;1102&lt;/item&gt;&lt;item&gt;1639&lt;/item&gt;&lt;item&gt;1771&lt;/item&gt;&lt;item&gt;1778&lt;/item&gt;&lt;item&gt;1908&lt;/item&gt;&lt;item&gt;3426&lt;/item&gt;&lt;item&gt;3430&lt;/item&gt;&lt;item&gt;3440&lt;/item&gt;&lt;item&gt;3480&lt;/item&gt;&lt;item&gt;3485&lt;/item&gt;&lt;item&gt;3497&lt;/item&gt;&lt;item&gt;3503&lt;/item&gt;&lt;item&gt;3504&lt;/item&gt;&lt;item&gt;3512&lt;/item&gt;&lt;item&gt;3515&lt;/item&gt;&lt;item&gt;3516&lt;/item&gt;&lt;item&gt;3556&lt;/item&gt;&lt;item&gt;3586&lt;/item&gt;&lt;item&gt;3587&lt;/item&gt;&lt;item&gt;3600&lt;/item&gt;&lt;item&gt;3602&lt;/item&gt;&lt;item&gt;3609&lt;/item&gt;&lt;item&gt;3631&lt;/item&gt;&lt;item&gt;3632&lt;/item&gt;&lt;item&gt;3633&lt;/item&gt;&lt;item&gt;3634&lt;/item&gt;&lt;item&gt;3644&lt;/item&gt;&lt;item&gt;3647&lt;/item&gt;&lt;item&gt;3648&lt;/item&gt;&lt;item&gt;3651&lt;/item&gt;&lt;item&gt;3652&lt;/item&gt;&lt;item&gt;3653&lt;/item&gt;&lt;item&gt;3654&lt;/item&gt;&lt;item&gt;5122&lt;/item&gt;&lt;item&gt;5124&lt;/item&gt;&lt;item&gt;5125&lt;/item&gt;&lt;/record-ids&gt;&lt;/item&gt;&lt;/Libraries&gt;"/>
  </w:docVars>
  <w:rsids>
    <w:rsidRoot w:val="00393134"/>
    <w:rsid w:val="000017C5"/>
    <w:rsid w:val="000031D5"/>
    <w:rsid w:val="00005121"/>
    <w:rsid w:val="00005514"/>
    <w:rsid w:val="00010370"/>
    <w:rsid w:val="0001455B"/>
    <w:rsid w:val="00016B89"/>
    <w:rsid w:val="00020FB9"/>
    <w:rsid w:val="00021F95"/>
    <w:rsid w:val="00024E8C"/>
    <w:rsid w:val="000255AD"/>
    <w:rsid w:val="00027CAD"/>
    <w:rsid w:val="000364CE"/>
    <w:rsid w:val="000373F0"/>
    <w:rsid w:val="000401A2"/>
    <w:rsid w:val="00042CD9"/>
    <w:rsid w:val="00052317"/>
    <w:rsid w:val="00053926"/>
    <w:rsid w:val="0006269D"/>
    <w:rsid w:val="00063E2B"/>
    <w:rsid w:val="00067380"/>
    <w:rsid w:val="0007131B"/>
    <w:rsid w:val="00071858"/>
    <w:rsid w:val="00071E5F"/>
    <w:rsid w:val="000720BC"/>
    <w:rsid w:val="00073ABB"/>
    <w:rsid w:val="00076052"/>
    <w:rsid w:val="000815E0"/>
    <w:rsid w:val="00081AE6"/>
    <w:rsid w:val="000834DF"/>
    <w:rsid w:val="00083D04"/>
    <w:rsid w:val="00086330"/>
    <w:rsid w:val="000928FF"/>
    <w:rsid w:val="0009337E"/>
    <w:rsid w:val="0009381A"/>
    <w:rsid w:val="00094E0D"/>
    <w:rsid w:val="000968A7"/>
    <w:rsid w:val="000B1931"/>
    <w:rsid w:val="000B1D61"/>
    <w:rsid w:val="000B47F7"/>
    <w:rsid w:val="000B6E1A"/>
    <w:rsid w:val="000B7680"/>
    <w:rsid w:val="000B7FC6"/>
    <w:rsid w:val="000C34C1"/>
    <w:rsid w:val="000C369C"/>
    <w:rsid w:val="000C3C30"/>
    <w:rsid w:val="000C3D76"/>
    <w:rsid w:val="000C4318"/>
    <w:rsid w:val="000C7668"/>
    <w:rsid w:val="000D001A"/>
    <w:rsid w:val="000D1953"/>
    <w:rsid w:val="000D1ED7"/>
    <w:rsid w:val="000D2E4E"/>
    <w:rsid w:val="000F01F3"/>
    <w:rsid w:val="000F13CE"/>
    <w:rsid w:val="00101B6A"/>
    <w:rsid w:val="0010237B"/>
    <w:rsid w:val="001031ED"/>
    <w:rsid w:val="001040C7"/>
    <w:rsid w:val="0010685E"/>
    <w:rsid w:val="00107804"/>
    <w:rsid w:val="00114B80"/>
    <w:rsid w:val="00117019"/>
    <w:rsid w:val="001205EB"/>
    <w:rsid w:val="00120FC0"/>
    <w:rsid w:val="00122BBD"/>
    <w:rsid w:val="00122EAC"/>
    <w:rsid w:val="001302A5"/>
    <w:rsid w:val="001319E5"/>
    <w:rsid w:val="0013262D"/>
    <w:rsid w:val="00133B68"/>
    <w:rsid w:val="001343DF"/>
    <w:rsid w:val="001345AC"/>
    <w:rsid w:val="00135A5E"/>
    <w:rsid w:val="0013731F"/>
    <w:rsid w:val="00137809"/>
    <w:rsid w:val="00137FFC"/>
    <w:rsid w:val="0014346A"/>
    <w:rsid w:val="00150C3E"/>
    <w:rsid w:val="00151C83"/>
    <w:rsid w:val="00151F3E"/>
    <w:rsid w:val="00153C18"/>
    <w:rsid w:val="001606F8"/>
    <w:rsid w:val="00161610"/>
    <w:rsid w:val="00164834"/>
    <w:rsid w:val="00164F85"/>
    <w:rsid w:val="00165348"/>
    <w:rsid w:val="00165AC9"/>
    <w:rsid w:val="0016619C"/>
    <w:rsid w:val="00176D96"/>
    <w:rsid w:val="001818C2"/>
    <w:rsid w:val="00181FB2"/>
    <w:rsid w:val="00187665"/>
    <w:rsid w:val="00191915"/>
    <w:rsid w:val="0019502A"/>
    <w:rsid w:val="001A0AB6"/>
    <w:rsid w:val="001A1709"/>
    <w:rsid w:val="001A4734"/>
    <w:rsid w:val="001A4904"/>
    <w:rsid w:val="001A49D9"/>
    <w:rsid w:val="001A66EC"/>
    <w:rsid w:val="001B72A2"/>
    <w:rsid w:val="001C3CDB"/>
    <w:rsid w:val="001C3FF8"/>
    <w:rsid w:val="001C7BFC"/>
    <w:rsid w:val="001D30A1"/>
    <w:rsid w:val="001D4CFF"/>
    <w:rsid w:val="001E2D2E"/>
    <w:rsid w:val="001E2E64"/>
    <w:rsid w:val="001F022C"/>
    <w:rsid w:val="001F0FE8"/>
    <w:rsid w:val="001F4DAA"/>
    <w:rsid w:val="001F65E6"/>
    <w:rsid w:val="00207C7E"/>
    <w:rsid w:val="002100C2"/>
    <w:rsid w:val="00211DC8"/>
    <w:rsid w:val="00211FD8"/>
    <w:rsid w:val="00212E56"/>
    <w:rsid w:val="00213ABA"/>
    <w:rsid w:val="00222D60"/>
    <w:rsid w:val="002230A3"/>
    <w:rsid w:val="00227EE9"/>
    <w:rsid w:val="00237E56"/>
    <w:rsid w:val="00242310"/>
    <w:rsid w:val="00244130"/>
    <w:rsid w:val="00247AD9"/>
    <w:rsid w:val="00252A79"/>
    <w:rsid w:val="0025381A"/>
    <w:rsid w:val="002539E1"/>
    <w:rsid w:val="00254547"/>
    <w:rsid w:val="00254DE4"/>
    <w:rsid w:val="00256754"/>
    <w:rsid w:val="00257027"/>
    <w:rsid w:val="002611E7"/>
    <w:rsid w:val="002666CF"/>
    <w:rsid w:val="0026703C"/>
    <w:rsid w:val="00275410"/>
    <w:rsid w:val="00275A7A"/>
    <w:rsid w:val="002834AA"/>
    <w:rsid w:val="002858CF"/>
    <w:rsid w:val="0028654A"/>
    <w:rsid w:val="00291B06"/>
    <w:rsid w:val="00295408"/>
    <w:rsid w:val="002A00FF"/>
    <w:rsid w:val="002A25D3"/>
    <w:rsid w:val="002A4E63"/>
    <w:rsid w:val="002A54D2"/>
    <w:rsid w:val="002B4482"/>
    <w:rsid w:val="002C01E6"/>
    <w:rsid w:val="002C2920"/>
    <w:rsid w:val="002C46BD"/>
    <w:rsid w:val="002C66A0"/>
    <w:rsid w:val="002C7019"/>
    <w:rsid w:val="002C7506"/>
    <w:rsid w:val="002C769C"/>
    <w:rsid w:val="002D47A9"/>
    <w:rsid w:val="002E29DE"/>
    <w:rsid w:val="002E5176"/>
    <w:rsid w:val="002E5C62"/>
    <w:rsid w:val="002E5F25"/>
    <w:rsid w:val="002F0CDD"/>
    <w:rsid w:val="002F237A"/>
    <w:rsid w:val="002F2920"/>
    <w:rsid w:val="002F302E"/>
    <w:rsid w:val="002F5723"/>
    <w:rsid w:val="002F5EDE"/>
    <w:rsid w:val="003026E8"/>
    <w:rsid w:val="00304C96"/>
    <w:rsid w:val="00310248"/>
    <w:rsid w:val="00317AD2"/>
    <w:rsid w:val="00322ED2"/>
    <w:rsid w:val="00322FE9"/>
    <w:rsid w:val="00324800"/>
    <w:rsid w:val="00324EAD"/>
    <w:rsid w:val="00325344"/>
    <w:rsid w:val="00331A95"/>
    <w:rsid w:val="00337613"/>
    <w:rsid w:val="003410C8"/>
    <w:rsid w:val="00345BDA"/>
    <w:rsid w:val="00346D5C"/>
    <w:rsid w:val="003529A8"/>
    <w:rsid w:val="00355F57"/>
    <w:rsid w:val="00360EF2"/>
    <w:rsid w:val="00361022"/>
    <w:rsid w:val="00361358"/>
    <w:rsid w:val="00363263"/>
    <w:rsid w:val="00365000"/>
    <w:rsid w:val="00366E06"/>
    <w:rsid w:val="00370FB8"/>
    <w:rsid w:val="00371B41"/>
    <w:rsid w:val="00371C0D"/>
    <w:rsid w:val="00382438"/>
    <w:rsid w:val="00382793"/>
    <w:rsid w:val="00392889"/>
    <w:rsid w:val="00393134"/>
    <w:rsid w:val="003956F0"/>
    <w:rsid w:val="003971A0"/>
    <w:rsid w:val="0039748D"/>
    <w:rsid w:val="00397C51"/>
    <w:rsid w:val="003A54F5"/>
    <w:rsid w:val="003A5A7E"/>
    <w:rsid w:val="003A60DF"/>
    <w:rsid w:val="003B0909"/>
    <w:rsid w:val="003B5B71"/>
    <w:rsid w:val="003C02AF"/>
    <w:rsid w:val="003C1B9B"/>
    <w:rsid w:val="003C5BA9"/>
    <w:rsid w:val="003C6805"/>
    <w:rsid w:val="003D0BEB"/>
    <w:rsid w:val="003D1115"/>
    <w:rsid w:val="003D407F"/>
    <w:rsid w:val="003D4EAD"/>
    <w:rsid w:val="003D5011"/>
    <w:rsid w:val="003D51FB"/>
    <w:rsid w:val="003D5C65"/>
    <w:rsid w:val="003D5CB5"/>
    <w:rsid w:val="003D6DEF"/>
    <w:rsid w:val="003E6FDF"/>
    <w:rsid w:val="003E7366"/>
    <w:rsid w:val="003F109C"/>
    <w:rsid w:val="003F249B"/>
    <w:rsid w:val="003F4D5D"/>
    <w:rsid w:val="003F7489"/>
    <w:rsid w:val="00401F4F"/>
    <w:rsid w:val="00402997"/>
    <w:rsid w:val="004077FE"/>
    <w:rsid w:val="00407BCB"/>
    <w:rsid w:val="00410245"/>
    <w:rsid w:val="004103A2"/>
    <w:rsid w:val="00410BBB"/>
    <w:rsid w:val="00415998"/>
    <w:rsid w:val="00417C91"/>
    <w:rsid w:val="0042475D"/>
    <w:rsid w:val="00432637"/>
    <w:rsid w:val="00432D6B"/>
    <w:rsid w:val="004415C1"/>
    <w:rsid w:val="0044321F"/>
    <w:rsid w:val="00443C7D"/>
    <w:rsid w:val="00446203"/>
    <w:rsid w:val="004469A0"/>
    <w:rsid w:val="00446B3E"/>
    <w:rsid w:val="0044783B"/>
    <w:rsid w:val="0045065D"/>
    <w:rsid w:val="00452895"/>
    <w:rsid w:val="00454487"/>
    <w:rsid w:val="0045659A"/>
    <w:rsid w:val="00457FA5"/>
    <w:rsid w:val="00460B4C"/>
    <w:rsid w:val="004628DD"/>
    <w:rsid w:val="00465CEF"/>
    <w:rsid w:val="004662FD"/>
    <w:rsid w:val="00473F08"/>
    <w:rsid w:val="00475948"/>
    <w:rsid w:val="00477E12"/>
    <w:rsid w:val="00480686"/>
    <w:rsid w:val="00483356"/>
    <w:rsid w:val="00484E75"/>
    <w:rsid w:val="00485B26"/>
    <w:rsid w:val="004874C2"/>
    <w:rsid w:val="0049086D"/>
    <w:rsid w:val="00493B97"/>
    <w:rsid w:val="00495694"/>
    <w:rsid w:val="004969BD"/>
    <w:rsid w:val="004A039B"/>
    <w:rsid w:val="004A131E"/>
    <w:rsid w:val="004A74E5"/>
    <w:rsid w:val="004B1FC4"/>
    <w:rsid w:val="004B2F82"/>
    <w:rsid w:val="004B353A"/>
    <w:rsid w:val="004B3BE2"/>
    <w:rsid w:val="004B54CC"/>
    <w:rsid w:val="004B6E79"/>
    <w:rsid w:val="004C09A5"/>
    <w:rsid w:val="004C2862"/>
    <w:rsid w:val="004C2934"/>
    <w:rsid w:val="004C6CFC"/>
    <w:rsid w:val="004C6D75"/>
    <w:rsid w:val="004D27F3"/>
    <w:rsid w:val="004D3A9A"/>
    <w:rsid w:val="004D3E09"/>
    <w:rsid w:val="004D6066"/>
    <w:rsid w:val="004D765E"/>
    <w:rsid w:val="004D7FAE"/>
    <w:rsid w:val="004E371C"/>
    <w:rsid w:val="004E47E9"/>
    <w:rsid w:val="004E51E7"/>
    <w:rsid w:val="004E54B2"/>
    <w:rsid w:val="004F241C"/>
    <w:rsid w:val="004F29A2"/>
    <w:rsid w:val="004F2AAB"/>
    <w:rsid w:val="004F35C8"/>
    <w:rsid w:val="004F6541"/>
    <w:rsid w:val="004F7530"/>
    <w:rsid w:val="0050440C"/>
    <w:rsid w:val="00505F64"/>
    <w:rsid w:val="005075BC"/>
    <w:rsid w:val="00511D2E"/>
    <w:rsid w:val="005127B9"/>
    <w:rsid w:val="005137E5"/>
    <w:rsid w:val="00513E93"/>
    <w:rsid w:val="00515B61"/>
    <w:rsid w:val="00517015"/>
    <w:rsid w:val="00517E0A"/>
    <w:rsid w:val="00520ED4"/>
    <w:rsid w:val="0052719C"/>
    <w:rsid w:val="00527ADD"/>
    <w:rsid w:val="00532146"/>
    <w:rsid w:val="005351C8"/>
    <w:rsid w:val="005372C7"/>
    <w:rsid w:val="005415B6"/>
    <w:rsid w:val="00550201"/>
    <w:rsid w:val="00560052"/>
    <w:rsid w:val="0057398C"/>
    <w:rsid w:val="0057774C"/>
    <w:rsid w:val="00580B41"/>
    <w:rsid w:val="00581348"/>
    <w:rsid w:val="00581C9D"/>
    <w:rsid w:val="0058255B"/>
    <w:rsid w:val="005825A0"/>
    <w:rsid w:val="00583524"/>
    <w:rsid w:val="00584324"/>
    <w:rsid w:val="00586757"/>
    <w:rsid w:val="005903FA"/>
    <w:rsid w:val="0059205C"/>
    <w:rsid w:val="005975D4"/>
    <w:rsid w:val="005A05FF"/>
    <w:rsid w:val="005A236A"/>
    <w:rsid w:val="005B28BB"/>
    <w:rsid w:val="005B37E2"/>
    <w:rsid w:val="005B53FD"/>
    <w:rsid w:val="005C0910"/>
    <w:rsid w:val="005C4FA7"/>
    <w:rsid w:val="005C55C1"/>
    <w:rsid w:val="005C6831"/>
    <w:rsid w:val="005D0C16"/>
    <w:rsid w:val="005D12C7"/>
    <w:rsid w:val="005D3E13"/>
    <w:rsid w:val="005D637E"/>
    <w:rsid w:val="005E032B"/>
    <w:rsid w:val="005E1D7B"/>
    <w:rsid w:val="005E640E"/>
    <w:rsid w:val="005E6CB2"/>
    <w:rsid w:val="005F1E6A"/>
    <w:rsid w:val="005F3EA1"/>
    <w:rsid w:val="005F467C"/>
    <w:rsid w:val="005F5DBD"/>
    <w:rsid w:val="005F7A23"/>
    <w:rsid w:val="00600386"/>
    <w:rsid w:val="00601A50"/>
    <w:rsid w:val="00602F13"/>
    <w:rsid w:val="00604E8B"/>
    <w:rsid w:val="006075DB"/>
    <w:rsid w:val="00612CDB"/>
    <w:rsid w:val="006135D9"/>
    <w:rsid w:val="00613A99"/>
    <w:rsid w:val="00614C41"/>
    <w:rsid w:val="00615664"/>
    <w:rsid w:val="00627206"/>
    <w:rsid w:val="0063199A"/>
    <w:rsid w:val="00633148"/>
    <w:rsid w:val="00634A98"/>
    <w:rsid w:val="00635901"/>
    <w:rsid w:val="006422C7"/>
    <w:rsid w:val="006425A5"/>
    <w:rsid w:val="006437F7"/>
    <w:rsid w:val="00644A50"/>
    <w:rsid w:val="00646E64"/>
    <w:rsid w:val="00646FC3"/>
    <w:rsid w:val="006516BF"/>
    <w:rsid w:val="00651D42"/>
    <w:rsid w:val="006536E3"/>
    <w:rsid w:val="00661074"/>
    <w:rsid w:val="00663E3E"/>
    <w:rsid w:val="00666FD0"/>
    <w:rsid w:val="00670073"/>
    <w:rsid w:val="00670C50"/>
    <w:rsid w:val="006728D3"/>
    <w:rsid w:val="00673997"/>
    <w:rsid w:val="006739DE"/>
    <w:rsid w:val="00677E4C"/>
    <w:rsid w:val="00680A5A"/>
    <w:rsid w:val="00683C97"/>
    <w:rsid w:val="0068481F"/>
    <w:rsid w:val="00686D08"/>
    <w:rsid w:val="00686D73"/>
    <w:rsid w:val="00686F0E"/>
    <w:rsid w:val="00687F3D"/>
    <w:rsid w:val="00690835"/>
    <w:rsid w:val="006A12AE"/>
    <w:rsid w:val="006A6FBD"/>
    <w:rsid w:val="006B08CD"/>
    <w:rsid w:val="006B14DC"/>
    <w:rsid w:val="006C1688"/>
    <w:rsid w:val="006C1C4F"/>
    <w:rsid w:val="006C1E37"/>
    <w:rsid w:val="006C469B"/>
    <w:rsid w:val="006C5BE9"/>
    <w:rsid w:val="006C5C40"/>
    <w:rsid w:val="006C65C4"/>
    <w:rsid w:val="006D0CD6"/>
    <w:rsid w:val="006D3379"/>
    <w:rsid w:val="006D430A"/>
    <w:rsid w:val="006D5EA2"/>
    <w:rsid w:val="006E1EAD"/>
    <w:rsid w:val="006E3C57"/>
    <w:rsid w:val="006E41DE"/>
    <w:rsid w:val="006E4D5D"/>
    <w:rsid w:val="006F0EA1"/>
    <w:rsid w:val="006F31F8"/>
    <w:rsid w:val="00700A4D"/>
    <w:rsid w:val="00701075"/>
    <w:rsid w:val="0070174F"/>
    <w:rsid w:val="00703915"/>
    <w:rsid w:val="007054A5"/>
    <w:rsid w:val="00705831"/>
    <w:rsid w:val="00706204"/>
    <w:rsid w:val="0071101F"/>
    <w:rsid w:val="00713354"/>
    <w:rsid w:val="007158C8"/>
    <w:rsid w:val="00715A20"/>
    <w:rsid w:val="0071627B"/>
    <w:rsid w:val="007164AF"/>
    <w:rsid w:val="007232AF"/>
    <w:rsid w:val="0073293B"/>
    <w:rsid w:val="00736A78"/>
    <w:rsid w:val="0074404A"/>
    <w:rsid w:val="00746C61"/>
    <w:rsid w:val="0075040C"/>
    <w:rsid w:val="007534E9"/>
    <w:rsid w:val="007555FC"/>
    <w:rsid w:val="00761169"/>
    <w:rsid w:val="00763436"/>
    <w:rsid w:val="00763E2B"/>
    <w:rsid w:val="007657AB"/>
    <w:rsid w:val="00767CB3"/>
    <w:rsid w:val="007712ED"/>
    <w:rsid w:val="007726BD"/>
    <w:rsid w:val="007729D0"/>
    <w:rsid w:val="00772D9D"/>
    <w:rsid w:val="00774398"/>
    <w:rsid w:val="00775C77"/>
    <w:rsid w:val="0077714A"/>
    <w:rsid w:val="00777838"/>
    <w:rsid w:val="007854AC"/>
    <w:rsid w:val="00785A99"/>
    <w:rsid w:val="00786B70"/>
    <w:rsid w:val="00790678"/>
    <w:rsid w:val="0079121C"/>
    <w:rsid w:val="007927CC"/>
    <w:rsid w:val="00793E7B"/>
    <w:rsid w:val="0079550A"/>
    <w:rsid w:val="00795C10"/>
    <w:rsid w:val="00796E3B"/>
    <w:rsid w:val="00797EBF"/>
    <w:rsid w:val="007A519D"/>
    <w:rsid w:val="007A730B"/>
    <w:rsid w:val="007B0241"/>
    <w:rsid w:val="007B040C"/>
    <w:rsid w:val="007B23B7"/>
    <w:rsid w:val="007B7A9D"/>
    <w:rsid w:val="007B7F62"/>
    <w:rsid w:val="007B7FFE"/>
    <w:rsid w:val="007C3695"/>
    <w:rsid w:val="007C4A31"/>
    <w:rsid w:val="007D12BF"/>
    <w:rsid w:val="007D134C"/>
    <w:rsid w:val="007E0694"/>
    <w:rsid w:val="007E65D2"/>
    <w:rsid w:val="007F084A"/>
    <w:rsid w:val="007F2349"/>
    <w:rsid w:val="007F2468"/>
    <w:rsid w:val="007F308F"/>
    <w:rsid w:val="007F40A2"/>
    <w:rsid w:val="007F4797"/>
    <w:rsid w:val="007F48AC"/>
    <w:rsid w:val="007F54DC"/>
    <w:rsid w:val="007F5A1D"/>
    <w:rsid w:val="00801570"/>
    <w:rsid w:val="0080256A"/>
    <w:rsid w:val="0080409A"/>
    <w:rsid w:val="00810235"/>
    <w:rsid w:val="00812478"/>
    <w:rsid w:val="0081489A"/>
    <w:rsid w:val="00817110"/>
    <w:rsid w:val="008312FE"/>
    <w:rsid w:val="0083592C"/>
    <w:rsid w:val="00835F94"/>
    <w:rsid w:val="00841744"/>
    <w:rsid w:val="00842BE4"/>
    <w:rsid w:val="0084380A"/>
    <w:rsid w:val="008457EA"/>
    <w:rsid w:val="008465B6"/>
    <w:rsid w:val="00851ED2"/>
    <w:rsid w:val="00855AB8"/>
    <w:rsid w:val="00856E18"/>
    <w:rsid w:val="008606FF"/>
    <w:rsid w:val="00864991"/>
    <w:rsid w:val="00867B8E"/>
    <w:rsid w:val="0087058E"/>
    <w:rsid w:val="00872BF3"/>
    <w:rsid w:val="00876E4D"/>
    <w:rsid w:val="008804A8"/>
    <w:rsid w:val="008819B2"/>
    <w:rsid w:val="00881B12"/>
    <w:rsid w:val="00881EDA"/>
    <w:rsid w:val="0088538C"/>
    <w:rsid w:val="008854CB"/>
    <w:rsid w:val="008863C9"/>
    <w:rsid w:val="00891747"/>
    <w:rsid w:val="00891970"/>
    <w:rsid w:val="00892579"/>
    <w:rsid w:val="0089472A"/>
    <w:rsid w:val="00897A9F"/>
    <w:rsid w:val="008A684D"/>
    <w:rsid w:val="008B0FAA"/>
    <w:rsid w:val="008C4446"/>
    <w:rsid w:val="008C5BDE"/>
    <w:rsid w:val="008C667D"/>
    <w:rsid w:val="008C684B"/>
    <w:rsid w:val="008D0694"/>
    <w:rsid w:val="008D0EF9"/>
    <w:rsid w:val="008D3A0C"/>
    <w:rsid w:val="008D4146"/>
    <w:rsid w:val="008D5AFD"/>
    <w:rsid w:val="008D7965"/>
    <w:rsid w:val="008E4986"/>
    <w:rsid w:val="008E5831"/>
    <w:rsid w:val="008E7431"/>
    <w:rsid w:val="008E7669"/>
    <w:rsid w:val="008F3C4B"/>
    <w:rsid w:val="008F4D68"/>
    <w:rsid w:val="008F6A13"/>
    <w:rsid w:val="008F6B21"/>
    <w:rsid w:val="008F6E92"/>
    <w:rsid w:val="0090581A"/>
    <w:rsid w:val="00910F62"/>
    <w:rsid w:val="00914296"/>
    <w:rsid w:val="009157F3"/>
    <w:rsid w:val="00917723"/>
    <w:rsid w:val="00917B4A"/>
    <w:rsid w:val="00920F4C"/>
    <w:rsid w:val="00921287"/>
    <w:rsid w:val="00921400"/>
    <w:rsid w:val="00922834"/>
    <w:rsid w:val="00922D44"/>
    <w:rsid w:val="00926309"/>
    <w:rsid w:val="009268D7"/>
    <w:rsid w:val="00931B84"/>
    <w:rsid w:val="00934E6C"/>
    <w:rsid w:val="0093542F"/>
    <w:rsid w:val="00936277"/>
    <w:rsid w:val="009464D1"/>
    <w:rsid w:val="0095497C"/>
    <w:rsid w:val="00965901"/>
    <w:rsid w:val="009738EA"/>
    <w:rsid w:val="00975B6D"/>
    <w:rsid w:val="00993E03"/>
    <w:rsid w:val="00997234"/>
    <w:rsid w:val="009A2AD3"/>
    <w:rsid w:val="009A4B36"/>
    <w:rsid w:val="009A5A81"/>
    <w:rsid w:val="009A760C"/>
    <w:rsid w:val="009B1AC5"/>
    <w:rsid w:val="009B4D54"/>
    <w:rsid w:val="009B5011"/>
    <w:rsid w:val="009B617E"/>
    <w:rsid w:val="009C07AA"/>
    <w:rsid w:val="009C2A6C"/>
    <w:rsid w:val="009C35C9"/>
    <w:rsid w:val="009C4C48"/>
    <w:rsid w:val="009C53D9"/>
    <w:rsid w:val="009D2108"/>
    <w:rsid w:val="009D75D0"/>
    <w:rsid w:val="009E1525"/>
    <w:rsid w:val="009E1952"/>
    <w:rsid w:val="009E45D8"/>
    <w:rsid w:val="009E6F44"/>
    <w:rsid w:val="009F28B7"/>
    <w:rsid w:val="009F6B29"/>
    <w:rsid w:val="009F73EA"/>
    <w:rsid w:val="009F7742"/>
    <w:rsid w:val="00A00EF5"/>
    <w:rsid w:val="00A03C27"/>
    <w:rsid w:val="00A046AA"/>
    <w:rsid w:val="00A17664"/>
    <w:rsid w:val="00A21DC8"/>
    <w:rsid w:val="00A2219A"/>
    <w:rsid w:val="00A26781"/>
    <w:rsid w:val="00A3100C"/>
    <w:rsid w:val="00A3258E"/>
    <w:rsid w:val="00A3653B"/>
    <w:rsid w:val="00A3664C"/>
    <w:rsid w:val="00A44EC0"/>
    <w:rsid w:val="00A45ECB"/>
    <w:rsid w:val="00A46217"/>
    <w:rsid w:val="00A500C2"/>
    <w:rsid w:val="00A50361"/>
    <w:rsid w:val="00A5128F"/>
    <w:rsid w:val="00A5188D"/>
    <w:rsid w:val="00A51D54"/>
    <w:rsid w:val="00A52B40"/>
    <w:rsid w:val="00A56526"/>
    <w:rsid w:val="00A57D36"/>
    <w:rsid w:val="00A61EB5"/>
    <w:rsid w:val="00A63485"/>
    <w:rsid w:val="00A63FD4"/>
    <w:rsid w:val="00A66C84"/>
    <w:rsid w:val="00A66EDA"/>
    <w:rsid w:val="00A6772C"/>
    <w:rsid w:val="00A733CA"/>
    <w:rsid w:val="00A75AAD"/>
    <w:rsid w:val="00A77C94"/>
    <w:rsid w:val="00A81821"/>
    <w:rsid w:val="00A83941"/>
    <w:rsid w:val="00A84665"/>
    <w:rsid w:val="00A853EE"/>
    <w:rsid w:val="00A91D3B"/>
    <w:rsid w:val="00A94CE4"/>
    <w:rsid w:val="00A97024"/>
    <w:rsid w:val="00AA12CA"/>
    <w:rsid w:val="00AA150B"/>
    <w:rsid w:val="00AA179F"/>
    <w:rsid w:val="00AA2432"/>
    <w:rsid w:val="00AA3C61"/>
    <w:rsid w:val="00AB1D59"/>
    <w:rsid w:val="00AB4874"/>
    <w:rsid w:val="00AB5014"/>
    <w:rsid w:val="00AC608B"/>
    <w:rsid w:val="00AD1F6F"/>
    <w:rsid w:val="00AD4E43"/>
    <w:rsid w:val="00AD4FC6"/>
    <w:rsid w:val="00AD69C4"/>
    <w:rsid w:val="00AE000F"/>
    <w:rsid w:val="00AE28C4"/>
    <w:rsid w:val="00AE2F13"/>
    <w:rsid w:val="00AE2F34"/>
    <w:rsid w:val="00AE58AD"/>
    <w:rsid w:val="00AE593A"/>
    <w:rsid w:val="00AE5D3D"/>
    <w:rsid w:val="00AE698D"/>
    <w:rsid w:val="00AE6BC0"/>
    <w:rsid w:val="00AF1BB4"/>
    <w:rsid w:val="00AF5A98"/>
    <w:rsid w:val="00B03DB1"/>
    <w:rsid w:val="00B13373"/>
    <w:rsid w:val="00B16BC1"/>
    <w:rsid w:val="00B2025F"/>
    <w:rsid w:val="00B31A0F"/>
    <w:rsid w:val="00B34174"/>
    <w:rsid w:val="00B34F4F"/>
    <w:rsid w:val="00B40923"/>
    <w:rsid w:val="00B40AEC"/>
    <w:rsid w:val="00B51E0A"/>
    <w:rsid w:val="00B54F36"/>
    <w:rsid w:val="00B55041"/>
    <w:rsid w:val="00B55104"/>
    <w:rsid w:val="00B573DA"/>
    <w:rsid w:val="00B625E1"/>
    <w:rsid w:val="00B63239"/>
    <w:rsid w:val="00B63BEE"/>
    <w:rsid w:val="00B642B4"/>
    <w:rsid w:val="00B65252"/>
    <w:rsid w:val="00B6564B"/>
    <w:rsid w:val="00B66737"/>
    <w:rsid w:val="00B77390"/>
    <w:rsid w:val="00B779B3"/>
    <w:rsid w:val="00B8286C"/>
    <w:rsid w:val="00B82B3B"/>
    <w:rsid w:val="00B87752"/>
    <w:rsid w:val="00B92855"/>
    <w:rsid w:val="00B9287F"/>
    <w:rsid w:val="00B9473D"/>
    <w:rsid w:val="00B95643"/>
    <w:rsid w:val="00B95DF8"/>
    <w:rsid w:val="00B96797"/>
    <w:rsid w:val="00B97C98"/>
    <w:rsid w:val="00BA07B4"/>
    <w:rsid w:val="00BA0C6B"/>
    <w:rsid w:val="00BA1D44"/>
    <w:rsid w:val="00BA3643"/>
    <w:rsid w:val="00BA7C5F"/>
    <w:rsid w:val="00BB0E05"/>
    <w:rsid w:val="00BB130A"/>
    <w:rsid w:val="00BB140B"/>
    <w:rsid w:val="00BB1AAF"/>
    <w:rsid w:val="00BB41B9"/>
    <w:rsid w:val="00BB7294"/>
    <w:rsid w:val="00BC1CEE"/>
    <w:rsid w:val="00BC6970"/>
    <w:rsid w:val="00BE1F10"/>
    <w:rsid w:val="00BE22BA"/>
    <w:rsid w:val="00BE3445"/>
    <w:rsid w:val="00BE49E0"/>
    <w:rsid w:val="00BE507D"/>
    <w:rsid w:val="00BE6CC2"/>
    <w:rsid w:val="00BF3C2A"/>
    <w:rsid w:val="00BF6760"/>
    <w:rsid w:val="00BF717B"/>
    <w:rsid w:val="00C00F09"/>
    <w:rsid w:val="00C0191E"/>
    <w:rsid w:val="00C026F1"/>
    <w:rsid w:val="00C042CC"/>
    <w:rsid w:val="00C05DEA"/>
    <w:rsid w:val="00C06475"/>
    <w:rsid w:val="00C06B37"/>
    <w:rsid w:val="00C06D0B"/>
    <w:rsid w:val="00C13D70"/>
    <w:rsid w:val="00C14A52"/>
    <w:rsid w:val="00C16072"/>
    <w:rsid w:val="00C16546"/>
    <w:rsid w:val="00C205B9"/>
    <w:rsid w:val="00C2071E"/>
    <w:rsid w:val="00C32DC2"/>
    <w:rsid w:val="00C3318A"/>
    <w:rsid w:val="00C35189"/>
    <w:rsid w:val="00C357FD"/>
    <w:rsid w:val="00C35B5C"/>
    <w:rsid w:val="00C36E74"/>
    <w:rsid w:val="00C370AB"/>
    <w:rsid w:val="00C40791"/>
    <w:rsid w:val="00C4178E"/>
    <w:rsid w:val="00C41927"/>
    <w:rsid w:val="00C41DBE"/>
    <w:rsid w:val="00C428F7"/>
    <w:rsid w:val="00C46E7C"/>
    <w:rsid w:val="00C46FEE"/>
    <w:rsid w:val="00C61F28"/>
    <w:rsid w:val="00C629DA"/>
    <w:rsid w:val="00C66C1C"/>
    <w:rsid w:val="00C67E79"/>
    <w:rsid w:val="00C769B9"/>
    <w:rsid w:val="00C77B50"/>
    <w:rsid w:val="00C91590"/>
    <w:rsid w:val="00C952A1"/>
    <w:rsid w:val="00C96DCE"/>
    <w:rsid w:val="00CA28E7"/>
    <w:rsid w:val="00CA48C5"/>
    <w:rsid w:val="00CA4B26"/>
    <w:rsid w:val="00CA5C68"/>
    <w:rsid w:val="00CB0A79"/>
    <w:rsid w:val="00CB0DA3"/>
    <w:rsid w:val="00CB1294"/>
    <w:rsid w:val="00CB2764"/>
    <w:rsid w:val="00CB4F4E"/>
    <w:rsid w:val="00CB5C52"/>
    <w:rsid w:val="00CB779E"/>
    <w:rsid w:val="00CC1846"/>
    <w:rsid w:val="00CC4CDB"/>
    <w:rsid w:val="00CD3F1E"/>
    <w:rsid w:val="00CD5A36"/>
    <w:rsid w:val="00CD7190"/>
    <w:rsid w:val="00CD7C2A"/>
    <w:rsid w:val="00CE2968"/>
    <w:rsid w:val="00CE5795"/>
    <w:rsid w:val="00CF24F4"/>
    <w:rsid w:val="00CF37E5"/>
    <w:rsid w:val="00CF425F"/>
    <w:rsid w:val="00CF7640"/>
    <w:rsid w:val="00D0147B"/>
    <w:rsid w:val="00D01F9D"/>
    <w:rsid w:val="00D027D9"/>
    <w:rsid w:val="00D066D9"/>
    <w:rsid w:val="00D06AEA"/>
    <w:rsid w:val="00D071F6"/>
    <w:rsid w:val="00D12FEF"/>
    <w:rsid w:val="00D13C6A"/>
    <w:rsid w:val="00D2109C"/>
    <w:rsid w:val="00D213D9"/>
    <w:rsid w:val="00D231C7"/>
    <w:rsid w:val="00D27285"/>
    <w:rsid w:val="00D27C71"/>
    <w:rsid w:val="00D32284"/>
    <w:rsid w:val="00D34587"/>
    <w:rsid w:val="00D363E0"/>
    <w:rsid w:val="00D371C4"/>
    <w:rsid w:val="00D412F7"/>
    <w:rsid w:val="00D46198"/>
    <w:rsid w:val="00D504F8"/>
    <w:rsid w:val="00D50A20"/>
    <w:rsid w:val="00D52B06"/>
    <w:rsid w:val="00D56B02"/>
    <w:rsid w:val="00D579C1"/>
    <w:rsid w:val="00D62903"/>
    <w:rsid w:val="00D66857"/>
    <w:rsid w:val="00D67C72"/>
    <w:rsid w:val="00D72F36"/>
    <w:rsid w:val="00D75BB2"/>
    <w:rsid w:val="00D80345"/>
    <w:rsid w:val="00D86AC9"/>
    <w:rsid w:val="00D92268"/>
    <w:rsid w:val="00D935E2"/>
    <w:rsid w:val="00D93790"/>
    <w:rsid w:val="00D93CE4"/>
    <w:rsid w:val="00D95863"/>
    <w:rsid w:val="00DA51E7"/>
    <w:rsid w:val="00DA590F"/>
    <w:rsid w:val="00DA7C55"/>
    <w:rsid w:val="00DB5AB0"/>
    <w:rsid w:val="00DB6CDE"/>
    <w:rsid w:val="00DC1784"/>
    <w:rsid w:val="00DC49EC"/>
    <w:rsid w:val="00DC5879"/>
    <w:rsid w:val="00DC5E50"/>
    <w:rsid w:val="00DC702D"/>
    <w:rsid w:val="00DD01D9"/>
    <w:rsid w:val="00DD0A54"/>
    <w:rsid w:val="00DD0F41"/>
    <w:rsid w:val="00DD0FA5"/>
    <w:rsid w:val="00DD2364"/>
    <w:rsid w:val="00DD730F"/>
    <w:rsid w:val="00DE011E"/>
    <w:rsid w:val="00DE0262"/>
    <w:rsid w:val="00DF1D6D"/>
    <w:rsid w:val="00DF60DA"/>
    <w:rsid w:val="00DF7885"/>
    <w:rsid w:val="00E00A2E"/>
    <w:rsid w:val="00E02258"/>
    <w:rsid w:val="00E02959"/>
    <w:rsid w:val="00E03B13"/>
    <w:rsid w:val="00E040A8"/>
    <w:rsid w:val="00E05537"/>
    <w:rsid w:val="00E05F86"/>
    <w:rsid w:val="00E06D22"/>
    <w:rsid w:val="00E07E64"/>
    <w:rsid w:val="00E1313D"/>
    <w:rsid w:val="00E152D5"/>
    <w:rsid w:val="00E1629A"/>
    <w:rsid w:val="00E205EB"/>
    <w:rsid w:val="00E20C9F"/>
    <w:rsid w:val="00E231A5"/>
    <w:rsid w:val="00E256D3"/>
    <w:rsid w:val="00E30D91"/>
    <w:rsid w:val="00E32546"/>
    <w:rsid w:val="00E32C43"/>
    <w:rsid w:val="00E33EFA"/>
    <w:rsid w:val="00E34251"/>
    <w:rsid w:val="00E34F64"/>
    <w:rsid w:val="00E44046"/>
    <w:rsid w:val="00E4582E"/>
    <w:rsid w:val="00E46AD3"/>
    <w:rsid w:val="00E46E81"/>
    <w:rsid w:val="00E47671"/>
    <w:rsid w:val="00E509A8"/>
    <w:rsid w:val="00E516C1"/>
    <w:rsid w:val="00E53F97"/>
    <w:rsid w:val="00E558BF"/>
    <w:rsid w:val="00E57872"/>
    <w:rsid w:val="00E60092"/>
    <w:rsid w:val="00E60375"/>
    <w:rsid w:val="00E64334"/>
    <w:rsid w:val="00E672B3"/>
    <w:rsid w:val="00E67C92"/>
    <w:rsid w:val="00E84A35"/>
    <w:rsid w:val="00E862C0"/>
    <w:rsid w:val="00E8726F"/>
    <w:rsid w:val="00E9008C"/>
    <w:rsid w:val="00E90924"/>
    <w:rsid w:val="00E9689B"/>
    <w:rsid w:val="00EA16CB"/>
    <w:rsid w:val="00EA2A1D"/>
    <w:rsid w:val="00EB04CD"/>
    <w:rsid w:val="00EB3E41"/>
    <w:rsid w:val="00EB49BE"/>
    <w:rsid w:val="00EB54E2"/>
    <w:rsid w:val="00EB5AC0"/>
    <w:rsid w:val="00EB5EB8"/>
    <w:rsid w:val="00EB63B1"/>
    <w:rsid w:val="00EB6737"/>
    <w:rsid w:val="00EB6D6F"/>
    <w:rsid w:val="00EB737C"/>
    <w:rsid w:val="00EC5B4D"/>
    <w:rsid w:val="00EC5C0A"/>
    <w:rsid w:val="00ED03EA"/>
    <w:rsid w:val="00ED3B33"/>
    <w:rsid w:val="00ED44AE"/>
    <w:rsid w:val="00ED6FFA"/>
    <w:rsid w:val="00EE0B87"/>
    <w:rsid w:val="00EE0B93"/>
    <w:rsid w:val="00EE26C2"/>
    <w:rsid w:val="00EE2E1E"/>
    <w:rsid w:val="00EE42F2"/>
    <w:rsid w:val="00EE62EC"/>
    <w:rsid w:val="00EF60D5"/>
    <w:rsid w:val="00EF61B4"/>
    <w:rsid w:val="00EF6401"/>
    <w:rsid w:val="00EF7EE7"/>
    <w:rsid w:val="00F07EE9"/>
    <w:rsid w:val="00F101A2"/>
    <w:rsid w:val="00F10F6D"/>
    <w:rsid w:val="00F26FDA"/>
    <w:rsid w:val="00F35230"/>
    <w:rsid w:val="00F36371"/>
    <w:rsid w:val="00F45084"/>
    <w:rsid w:val="00F46267"/>
    <w:rsid w:val="00F524DB"/>
    <w:rsid w:val="00F52D46"/>
    <w:rsid w:val="00F54DB6"/>
    <w:rsid w:val="00F5671F"/>
    <w:rsid w:val="00F6074C"/>
    <w:rsid w:val="00F61F67"/>
    <w:rsid w:val="00F650CD"/>
    <w:rsid w:val="00F65387"/>
    <w:rsid w:val="00F663C7"/>
    <w:rsid w:val="00F71D92"/>
    <w:rsid w:val="00F720B2"/>
    <w:rsid w:val="00F72B0A"/>
    <w:rsid w:val="00F74B27"/>
    <w:rsid w:val="00F8123C"/>
    <w:rsid w:val="00F82F50"/>
    <w:rsid w:val="00F84DE8"/>
    <w:rsid w:val="00F85267"/>
    <w:rsid w:val="00F90591"/>
    <w:rsid w:val="00F92DF0"/>
    <w:rsid w:val="00F94188"/>
    <w:rsid w:val="00F95293"/>
    <w:rsid w:val="00F96790"/>
    <w:rsid w:val="00F970AF"/>
    <w:rsid w:val="00F97D99"/>
    <w:rsid w:val="00F97EDD"/>
    <w:rsid w:val="00FA1479"/>
    <w:rsid w:val="00FA1FCE"/>
    <w:rsid w:val="00FA2BE9"/>
    <w:rsid w:val="00FA4AEC"/>
    <w:rsid w:val="00FA6FEF"/>
    <w:rsid w:val="00FB005C"/>
    <w:rsid w:val="00FB054B"/>
    <w:rsid w:val="00FB25DF"/>
    <w:rsid w:val="00FB3395"/>
    <w:rsid w:val="00FC2A3C"/>
    <w:rsid w:val="00FC2B5D"/>
    <w:rsid w:val="00FC3092"/>
    <w:rsid w:val="00FC6821"/>
    <w:rsid w:val="00FC74C4"/>
    <w:rsid w:val="00FC791D"/>
    <w:rsid w:val="00FD314F"/>
    <w:rsid w:val="00FD6855"/>
    <w:rsid w:val="00FD70F4"/>
    <w:rsid w:val="00FD787E"/>
    <w:rsid w:val="00FE0E4F"/>
    <w:rsid w:val="00FE2218"/>
    <w:rsid w:val="00FE6724"/>
    <w:rsid w:val="00FF00CD"/>
    <w:rsid w:val="00FF24AE"/>
    <w:rsid w:val="00FF29AB"/>
    <w:rsid w:val="00FF2C31"/>
    <w:rsid w:val="00FF2C57"/>
    <w:rsid w:val="00FF3A3B"/>
    <w:rsid w:val="00FF4A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12FE6B5"/>
  <w15:docId w15:val="{359473E4-19F6-CB46-A9D6-7CEB32D47A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GB"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6072"/>
    <w:pPr>
      <w:spacing w:after="0" w:line="48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C16072"/>
    <w:pPr>
      <w:spacing w:before="300" w:after="40"/>
      <w:jc w:val="left"/>
      <w:outlineLvl w:val="0"/>
    </w:pPr>
    <w:rPr>
      <w:b/>
      <w:caps/>
      <w:spacing w:val="5"/>
      <w:szCs w:val="32"/>
    </w:rPr>
  </w:style>
  <w:style w:type="paragraph" w:styleId="Heading2">
    <w:name w:val="heading 2"/>
    <w:basedOn w:val="Normal"/>
    <w:next w:val="Normal"/>
    <w:link w:val="Heading2Char"/>
    <w:uiPriority w:val="9"/>
    <w:unhideWhenUsed/>
    <w:qFormat/>
    <w:rsid w:val="00C16072"/>
    <w:pPr>
      <w:spacing w:before="240" w:after="80"/>
      <w:jc w:val="left"/>
      <w:outlineLvl w:val="1"/>
    </w:pPr>
    <w:rPr>
      <w:b/>
      <w:spacing w:val="5"/>
      <w:szCs w:val="28"/>
    </w:rPr>
  </w:style>
  <w:style w:type="paragraph" w:styleId="Heading3">
    <w:name w:val="heading 3"/>
    <w:basedOn w:val="Normal"/>
    <w:next w:val="Normal"/>
    <w:link w:val="Heading3Char"/>
    <w:uiPriority w:val="9"/>
    <w:unhideWhenUsed/>
    <w:qFormat/>
    <w:rsid w:val="00393134"/>
    <w:pPr>
      <w:jc w:val="left"/>
      <w:outlineLvl w:val="2"/>
    </w:pPr>
    <w:rPr>
      <w:smallCaps/>
      <w:spacing w:val="5"/>
    </w:rPr>
  </w:style>
  <w:style w:type="paragraph" w:styleId="Heading4">
    <w:name w:val="heading 4"/>
    <w:basedOn w:val="Normal"/>
    <w:next w:val="Normal"/>
    <w:link w:val="Heading4Char"/>
    <w:uiPriority w:val="9"/>
    <w:semiHidden/>
    <w:unhideWhenUsed/>
    <w:qFormat/>
    <w:rsid w:val="00393134"/>
    <w:pPr>
      <w:spacing w:before="24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93134"/>
    <w:pPr>
      <w:spacing w:before="20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393134"/>
    <w:pPr>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393134"/>
    <w:pPr>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393134"/>
    <w:pPr>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393134"/>
    <w:pPr>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0A8"/>
    <w:rPr>
      <w:sz w:val="18"/>
      <w:szCs w:val="18"/>
    </w:rPr>
  </w:style>
  <w:style w:type="character" w:customStyle="1" w:styleId="BalloonTextChar">
    <w:name w:val="Balloon Text Char"/>
    <w:basedOn w:val="DefaultParagraphFont"/>
    <w:link w:val="BalloonText"/>
    <w:uiPriority w:val="99"/>
    <w:semiHidden/>
    <w:rsid w:val="00E040A8"/>
    <w:rPr>
      <w:rFonts w:ascii="Times New Roman" w:hAnsi="Times New Roman" w:cs="Times New Roman"/>
      <w:sz w:val="18"/>
      <w:szCs w:val="18"/>
    </w:rPr>
  </w:style>
  <w:style w:type="paragraph" w:styleId="NormalWeb">
    <w:name w:val="Normal (Web)"/>
    <w:basedOn w:val="Normal"/>
    <w:uiPriority w:val="99"/>
    <w:semiHidden/>
    <w:unhideWhenUsed/>
    <w:rsid w:val="00480686"/>
    <w:pPr>
      <w:spacing w:before="100" w:beforeAutospacing="1" w:after="100" w:afterAutospacing="1"/>
    </w:pPr>
  </w:style>
  <w:style w:type="character" w:styleId="Hyperlink">
    <w:name w:val="Hyperlink"/>
    <w:basedOn w:val="DefaultParagraphFont"/>
    <w:uiPriority w:val="99"/>
    <w:unhideWhenUsed/>
    <w:rsid w:val="00480686"/>
    <w:rPr>
      <w:color w:val="0000FF"/>
      <w:u w:val="single"/>
    </w:rPr>
  </w:style>
  <w:style w:type="paragraph" w:styleId="Title">
    <w:name w:val="Title"/>
    <w:basedOn w:val="Normal"/>
    <w:next w:val="Normal"/>
    <w:link w:val="TitleChar"/>
    <w:uiPriority w:val="10"/>
    <w:qFormat/>
    <w:rsid w:val="00E05F86"/>
    <w:pPr>
      <w:pBdr>
        <w:top w:val="single" w:sz="8" w:space="1" w:color="000000" w:themeColor="text1"/>
      </w:pBdr>
      <w:spacing w:line="240" w:lineRule="auto"/>
      <w:jc w:val="right"/>
    </w:pPr>
    <w:rPr>
      <w:smallCaps/>
      <w:sz w:val="48"/>
      <w:szCs w:val="48"/>
    </w:rPr>
  </w:style>
  <w:style w:type="character" w:customStyle="1" w:styleId="TitleChar">
    <w:name w:val="Title Char"/>
    <w:basedOn w:val="DefaultParagraphFont"/>
    <w:link w:val="Title"/>
    <w:uiPriority w:val="10"/>
    <w:rsid w:val="00E05F86"/>
    <w:rPr>
      <w:smallCaps/>
      <w:sz w:val="48"/>
      <w:szCs w:val="48"/>
    </w:rPr>
  </w:style>
  <w:style w:type="character" w:customStyle="1" w:styleId="Heading1Char">
    <w:name w:val="Heading 1 Char"/>
    <w:basedOn w:val="DefaultParagraphFont"/>
    <w:link w:val="Heading1"/>
    <w:uiPriority w:val="9"/>
    <w:rsid w:val="00C16072"/>
    <w:rPr>
      <w:rFonts w:ascii="Times New Roman" w:eastAsia="Times New Roman" w:hAnsi="Times New Roman" w:cs="Times New Roman"/>
      <w:b/>
      <w:caps/>
      <w:spacing w:val="5"/>
      <w:sz w:val="24"/>
      <w:szCs w:val="32"/>
      <w:lang w:eastAsia="en-GB"/>
    </w:rPr>
  </w:style>
  <w:style w:type="character" w:customStyle="1" w:styleId="Heading2Char">
    <w:name w:val="Heading 2 Char"/>
    <w:basedOn w:val="DefaultParagraphFont"/>
    <w:link w:val="Heading2"/>
    <w:uiPriority w:val="9"/>
    <w:rsid w:val="00C16072"/>
    <w:rPr>
      <w:rFonts w:ascii="Times New Roman" w:eastAsia="Times New Roman" w:hAnsi="Times New Roman" w:cs="Times New Roman"/>
      <w:b/>
      <w:spacing w:val="5"/>
      <w:sz w:val="24"/>
      <w:szCs w:val="28"/>
      <w:lang w:eastAsia="en-GB"/>
    </w:rPr>
  </w:style>
  <w:style w:type="character" w:customStyle="1" w:styleId="Heading3Char">
    <w:name w:val="Heading 3 Char"/>
    <w:basedOn w:val="DefaultParagraphFont"/>
    <w:link w:val="Heading3"/>
    <w:uiPriority w:val="9"/>
    <w:rsid w:val="00393134"/>
    <w:rPr>
      <w:smallCaps/>
      <w:spacing w:val="5"/>
      <w:sz w:val="24"/>
      <w:szCs w:val="24"/>
    </w:rPr>
  </w:style>
  <w:style w:type="character" w:customStyle="1" w:styleId="Heading4Char">
    <w:name w:val="Heading 4 Char"/>
    <w:basedOn w:val="DefaultParagraphFont"/>
    <w:link w:val="Heading4"/>
    <w:uiPriority w:val="9"/>
    <w:semiHidden/>
    <w:rsid w:val="00393134"/>
    <w:rPr>
      <w:smallCaps/>
      <w:spacing w:val="10"/>
      <w:sz w:val="22"/>
      <w:szCs w:val="22"/>
    </w:rPr>
  </w:style>
  <w:style w:type="character" w:customStyle="1" w:styleId="Heading5Char">
    <w:name w:val="Heading 5 Char"/>
    <w:basedOn w:val="DefaultParagraphFont"/>
    <w:link w:val="Heading5"/>
    <w:uiPriority w:val="9"/>
    <w:semiHidden/>
    <w:rsid w:val="00393134"/>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393134"/>
    <w:rPr>
      <w:smallCaps/>
      <w:color w:val="ED7D31" w:themeColor="accent2"/>
      <w:spacing w:val="5"/>
      <w:sz w:val="22"/>
    </w:rPr>
  </w:style>
  <w:style w:type="character" w:customStyle="1" w:styleId="Heading7Char">
    <w:name w:val="Heading 7 Char"/>
    <w:basedOn w:val="DefaultParagraphFont"/>
    <w:link w:val="Heading7"/>
    <w:uiPriority w:val="9"/>
    <w:semiHidden/>
    <w:rsid w:val="00393134"/>
    <w:rPr>
      <w:b/>
      <w:smallCaps/>
      <w:color w:val="ED7D31" w:themeColor="accent2"/>
      <w:spacing w:val="10"/>
    </w:rPr>
  </w:style>
  <w:style w:type="character" w:customStyle="1" w:styleId="Heading8Char">
    <w:name w:val="Heading 8 Char"/>
    <w:basedOn w:val="DefaultParagraphFont"/>
    <w:link w:val="Heading8"/>
    <w:uiPriority w:val="9"/>
    <w:semiHidden/>
    <w:rsid w:val="00393134"/>
    <w:rPr>
      <w:b/>
      <w:i/>
      <w:smallCaps/>
      <w:color w:val="C45911" w:themeColor="accent2" w:themeShade="BF"/>
    </w:rPr>
  </w:style>
  <w:style w:type="character" w:customStyle="1" w:styleId="Heading9Char">
    <w:name w:val="Heading 9 Char"/>
    <w:basedOn w:val="DefaultParagraphFont"/>
    <w:link w:val="Heading9"/>
    <w:uiPriority w:val="9"/>
    <w:semiHidden/>
    <w:rsid w:val="00393134"/>
    <w:rPr>
      <w:b/>
      <w:i/>
      <w:smallCaps/>
      <w:color w:val="823B0B" w:themeColor="accent2" w:themeShade="7F"/>
    </w:rPr>
  </w:style>
  <w:style w:type="paragraph" w:styleId="Caption">
    <w:name w:val="caption"/>
    <w:basedOn w:val="Normal"/>
    <w:next w:val="Normal"/>
    <w:uiPriority w:val="35"/>
    <w:unhideWhenUsed/>
    <w:qFormat/>
    <w:rsid w:val="006B14DC"/>
    <w:rPr>
      <w:rFonts w:cs="Times New Roman (Body CS)"/>
      <w:bCs/>
      <w:sz w:val="20"/>
      <w:szCs w:val="18"/>
    </w:rPr>
  </w:style>
  <w:style w:type="paragraph" w:styleId="Subtitle">
    <w:name w:val="Subtitle"/>
    <w:basedOn w:val="Normal"/>
    <w:next w:val="Normal"/>
    <w:link w:val="SubtitleChar"/>
    <w:uiPriority w:val="11"/>
    <w:qFormat/>
    <w:rsid w:val="00393134"/>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93134"/>
    <w:rPr>
      <w:rFonts w:asciiTheme="majorHAnsi" w:eastAsiaTheme="majorEastAsia" w:hAnsiTheme="majorHAnsi" w:cstheme="majorBidi"/>
      <w:szCs w:val="22"/>
    </w:rPr>
  </w:style>
  <w:style w:type="character" w:styleId="Strong">
    <w:name w:val="Strong"/>
    <w:uiPriority w:val="22"/>
    <w:qFormat/>
    <w:rsid w:val="00393134"/>
    <w:rPr>
      <w:b/>
      <w:color w:val="ED7D31" w:themeColor="accent2"/>
    </w:rPr>
  </w:style>
  <w:style w:type="character" w:styleId="Emphasis">
    <w:name w:val="Emphasis"/>
    <w:uiPriority w:val="20"/>
    <w:qFormat/>
    <w:rsid w:val="00393134"/>
    <w:rPr>
      <w:b/>
      <w:i/>
      <w:spacing w:val="10"/>
    </w:rPr>
  </w:style>
  <w:style w:type="paragraph" w:styleId="NoSpacing">
    <w:name w:val="No Spacing"/>
    <w:basedOn w:val="Normal"/>
    <w:link w:val="NoSpacingChar"/>
    <w:uiPriority w:val="1"/>
    <w:qFormat/>
    <w:rsid w:val="00393134"/>
    <w:pPr>
      <w:spacing w:line="240" w:lineRule="auto"/>
    </w:pPr>
  </w:style>
  <w:style w:type="character" w:customStyle="1" w:styleId="NoSpacingChar">
    <w:name w:val="No Spacing Char"/>
    <w:basedOn w:val="DefaultParagraphFont"/>
    <w:link w:val="NoSpacing"/>
    <w:uiPriority w:val="1"/>
    <w:rsid w:val="00393134"/>
  </w:style>
  <w:style w:type="paragraph" w:styleId="ListParagraph">
    <w:name w:val="List Paragraph"/>
    <w:basedOn w:val="Normal"/>
    <w:uiPriority w:val="34"/>
    <w:qFormat/>
    <w:rsid w:val="00393134"/>
    <w:pPr>
      <w:ind w:left="720"/>
      <w:contextualSpacing/>
    </w:pPr>
  </w:style>
  <w:style w:type="paragraph" w:styleId="Quote">
    <w:name w:val="Quote"/>
    <w:basedOn w:val="Normal"/>
    <w:next w:val="Normal"/>
    <w:link w:val="QuoteChar"/>
    <w:uiPriority w:val="29"/>
    <w:qFormat/>
    <w:rsid w:val="00393134"/>
    <w:rPr>
      <w:i/>
    </w:rPr>
  </w:style>
  <w:style w:type="character" w:customStyle="1" w:styleId="QuoteChar">
    <w:name w:val="Quote Char"/>
    <w:basedOn w:val="DefaultParagraphFont"/>
    <w:link w:val="Quote"/>
    <w:uiPriority w:val="29"/>
    <w:rsid w:val="00393134"/>
    <w:rPr>
      <w:i/>
    </w:rPr>
  </w:style>
  <w:style w:type="paragraph" w:styleId="IntenseQuote">
    <w:name w:val="Intense Quote"/>
    <w:basedOn w:val="Normal"/>
    <w:next w:val="Normal"/>
    <w:link w:val="IntenseQuoteChar"/>
    <w:uiPriority w:val="30"/>
    <w:qFormat/>
    <w:rsid w:val="00393134"/>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93134"/>
    <w:rPr>
      <w:b/>
      <w:i/>
      <w:color w:val="FFFFFF" w:themeColor="background1"/>
      <w:shd w:val="clear" w:color="auto" w:fill="ED7D31" w:themeFill="accent2"/>
    </w:rPr>
  </w:style>
  <w:style w:type="character" w:styleId="SubtleEmphasis">
    <w:name w:val="Subtle Emphasis"/>
    <w:uiPriority w:val="19"/>
    <w:qFormat/>
    <w:rsid w:val="00393134"/>
    <w:rPr>
      <w:i/>
    </w:rPr>
  </w:style>
  <w:style w:type="character" w:styleId="IntenseEmphasis">
    <w:name w:val="Intense Emphasis"/>
    <w:uiPriority w:val="21"/>
    <w:qFormat/>
    <w:rsid w:val="00393134"/>
    <w:rPr>
      <w:b/>
      <w:i/>
      <w:color w:val="ED7D31" w:themeColor="accent2"/>
      <w:spacing w:val="10"/>
    </w:rPr>
  </w:style>
  <w:style w:type="character" w:styleId="SubtleReference">
    <w:name w:val="Subtle Reference"/>
    <w:uiPriority w:val="31"/>
    <w:qFormat/>
    <w:rsid w:val="00393134"/>
    <w:rPr>
      <w:b/>
    </w:rPr>
  </w:style>
  <w:style w:type="character" w:styleId="IntenseReference">
    <w:name w:val="Intense Reference"/>
    <w:uiPriority w:val="32"/>
    <w:qFormat/>
    <w:rsid w:val="00393134"/>
    <w:rPr>
      <w:b/>
      <w:bCs/>
      <w:smallCaps/>
      <w:spacing w:val="5"/>
      <w:sz w:val="22"/>
      <w:szCs w:val="22"/>
      <w:u w:val="single"/>
    </w:rPr>
  </w:style>
  <w:style w:type="character" w:styleId="BookTitle">
    <w:name w:val="Book Title"/>
    <w:uiPriority w:val="33"/>
    <w:qFormat/>
    <w:rsid w:val="00393134"/>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93134"/>
    <w:pPr>
      <w:outlineLvl w:val="9"/>
    </w:pPr>
  </w:style>
  <w:style w:type="paragraph" w:customStyle="1" w:styleId="PersonalName">
    <w:name w:val="Personal Name"/>
    <w:basedOn w:val="Title"/>
    <w:rsid w:val="00393134"/>
    <w:rPr>
      <w:b/>
      <w:caps/>
      <w:color w:val="000000"/>
      <w:sz w:val="28"/>
      <w:szCs w:val="28"/>
    </w:rPr>
  </w:style>
  <w:style w:type="character" w:customStyle="1" w:styleId="UnresolvedMention1">
    <w:name w:val="Unresolved Mention1"/>
    <w:basedOn w:val="DefaultParagraphFont"/>
    <w:uiPriority w:val="99"/>
    <w:semiHidden/>
    <w:unhideWhenUsed/>
    <w:rsid w:val="00393134"/>
    <w:rPr>
      <w:color w:val="605E5C"/>
      <w:shd w:val="clear" w:color="auto" w:fill="E1DFDD"/>
    </w:rPr>
  </w:style>
  <w:style w:type="paragraph" w:customStyle="1" w:styleId="EndNoteBibliographyTitle">
    <w:name w:val="EndNote Bibliography Title"/>
    <w:basedOn w:val="Normal"/>
    <w:link w:val="EndNoteBibliographyTitleChar"/>
    <w:rsid w:val="009A5A81"/>
    <w:pPr>
      <w:jc w:val="center"/>
    </w:pPr>
    <w:rPr>
      <w:rFonts w:ascii="Arial" w:eastAsiaTheme="minorEastAsia" w:hAnsi="Arial" w:cs="Arial"/>
      <w:sz w:val="20"/>
      <w:szCs w:val="20"/>
      <w:lang w:val="en-US" w:eastAsia="en-US"/>
    </w:rPr>
  </w:style>
  <w:style w:type="character" w:customStyle="1" w:styleId="EndNoteBibliographyTitleChar">
    <w:name w:val="EndNote Bibliography Title Char"/>
    <w:basedOn w:val="DefaultParagraphFont"/>
    <w:link w:val="EndNoteBibliographyTitle"/>
    <w:rsid w:val="009A5A81"/>
    <w:rPr>
      <w:rFonts w:ascii="Arial" w:hAnsi="Arial" w:cs="Arial"/>
      <w:lang w:val="en-US"/>
    </w:rPr>
  </w:style>
  <w:style w:type="paragraph" w:customStyle="1" w:styleId="EndNoteBibliography">
    <w:name w:val="EndNote Bibliography"/>
    <w:basedOn w:val="Normal"/>
    <w:link w:val="EndNoteBibliographyChar"/>
    <w:rsid w:val="00371C0D"/>
    <w:pPr>
      <w:spacing w:after="200" w:line="240" w:lineRule="auto"/>
    </w:pPr>
    <w:rPr>
      <w:rFonts w:eastAsiaTheme="minorEastAsia" w:cs="Arial"/>
      <w:sz w:val="20"/>
      <w:szCs w:val="20"/>
      <w:lang w:val="en-US" w:eastAsia="en-US"/>
    </w:rPr>
  </w:style>
  <w:style w:type="character" w:customStyle="1" w:styleId="EndNoteBibliographyChar">
    <w:name w:val="EndNote Bibliography Char"/>
    <w:basedOn w:val="DefaultParagraphFont"/>
    <w:link w:val="EndNoteBibliography"/>
    <w:rsid w:val="00371C0D"/>
    <w:rPr>
      <w:rFonts w:ascii="Times New Roman" w:hAnsi="Times New Roman" w:cs="Arial"/>
      <w:lang w:val="en-US"/>
    </w:rPr>
  </w:style>
  <w:style w:type="table" w:styleId="TableGrid">
    <w:name w:val="Table Grid"/>
    <w:basedOn w:val="TableNormal"/>
    <w:uiPriority w:val="39"/>
    <w:rsid w:val="005777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968A7"/>
    <w:rPr>
      <w:color w:val="954F72" w:themeColor="followedHyperlink"/>
      <w:u w:val="single"/>
    </w:rPr>
  </w:style>
  <w:style w:type="paragraph" w:styleId="Header">
    <w:name w:val="header"/>
    <w:basedOn w:val="Normal"/>
    <w:link w:val="HeaderChar"/>
    <w:uiPriority w:val="99"/>
    <w:unhideWhenUsed/>
    <w:rsid w:val="006F31F8"/>
    <w:pPr>
      <w:tabs>
        <w:tab w:val="center" w:pos="4513"/>
        <w:tab w:val="right" w:pos="9026"/>
      </w:tabs>
      <w:spacing w:line="240" w:lineRule="auto"/>
    </w:pPr>
  </w:style>
  <w:style w:type="character" w:customStyle="1" w:styleId="HeaderChar">
    <w:name w:val="Header Char"/>
    <w:basedOn w:val="DefaultParagraphFont"/>
    <w:link w:val="Header"/>
    <w:uiPriority w:val="99"/>
    <w:rsid w:val="006F31F8"/>
    <w:rPr>
      <w:sz w:val="24"/>
    </w:rPr>
  </w:style>
  <w:style w:type="paragraph" w:styleId="Footer">
    <w:name w:val="footer"/>
    <w:basedOn w:val="Normal"/>
    <w:link w:val="FooterChar"/>
    <w:uiPriority w:val="99"/>
    <w:unhideWhenUsed/>
    <w:rsid w:val="006F31F8"/>
    <w:pPr>
      <w:tabs>
        <w:tab w:val="center" w:pos="4513"/>
        <w:tab w:val="right" w:pos="9026"/>
      </w:tabs>
      <w:spacing w:line="240" w:lineRule="auto"/>
    </w:pPr>
  </w:style>
  <w:style w:type="character" w:customStyle="1" w:styleId="FooterChar">
    <w:name w:val="Footer Char"/>
    <w:basedOn w:val="DefaultParagraphFont"/>
    <w:link w:val="Footer"/>
    <w:uiPriority w:val="99"/>
    <w:rsid w:val="006F31F8"/>
    <w:rPr>
      <w:sz w:val="24"/>
    </w:rPr>
  </w:style>
  <w:style w:type="character" w:styleId="CommentReference">
    <w:name w:val="annotation reference"/>
    <w:basedOn w:val="DefaultParagraphFont"/>
    <w:uiPriority w:val="99"/>
    <w:semiHidden/>
    <w:unhideWhenUsed/>
    <w:rsid w:val="00AE5D3D"/>
    <w:rPr>
      <w:sz w:val="16"/>
      <w:szCs w:val="16"/>
    </w:rPr>
  </w:style>
  <w:style w:type="paragraph" w:styleId="CommentText">
    <w:name w:val="annotation text"/>
    <w:basedOn w:val="Normal"/>
    <w:link w:val="CommentTextChar"/>
    <w:uiPriority w:val="99"/>
    <w:unhideWhenUsed/>
    <w:rsid w:val="00AE5D3D"/>
    <w:pPr>
      <w:spacing w:line="240" w:lineRule="auto"/>
    </w:pPr>
    <w:rPr>
      <w:sz w:val="20"/>
    </w:rPr>
  </w:style>
  <w:style w:type="character" w:customStyle="1" w:styleId="CommentTextChar">
    <w:name w:val="Comment Text Char"/>
    <w:basedOn w:val="DefaultParagraphFont"/>
    <w:link w:val="CommentText"/>
    <w:uiPriority w:val="99"/>
    <w:rsid w:val="00AE5D3D"/>
  </w:style>
  <w:style w:type="paragraph" w:styleId="CommentSubject">
    <w:name w:val="annotation subject"/>
    <w:basedOn w:val="CommentText"/>
    <w:next w:val="CommentText"/>
    <w:link w:val="CommentSubjectChar"/>
    <w:uiPriority w:val="99"/>
    <w:semiHidden/>
    <w:unhideWhenUsed/>
    <w:rsid w:val="00AE5D3D"/>
    <w:rPr>
      <w:b/>
      <w:bCs/>
    </w:rPr>
  </w:style>
  <w:style w:type="character" w:customStyle="1" w:styleId="CommentSubjectChar">
    <w:name w:val="Comment Subject Char"/>
    <w:basedOn w:val="CommentTextChar"/>
    <w:link w:val="CommentSubject"/>
    <w:uiPriority w:val="99"/>
    <w:semiHidden/>
    <w:rsid w:val="00AE5D3D"/>
    <w:rPr>
      <w:b/>
      <w:bCs/>
    </w:rPr>
  </w:style>
  <w:style w:type="paragraph" w:styleId="Revision">
    <w:name w:val="Revision"/>
    <w:hidden/>
    <w:uiPriority w:val="99"/>
    <w:semiHidden/>
    <w:rsid w:val="008A684D"/>
    <w:pPr>
      <w:spacing w:after="0" w:line="240" w:lineRule="auto"/>
      <w:jc w:val="left"/>
    </w:pPr>
    <w:rPr>
      <w:sz w:val="24"/>
    </w:rPr>
  </w:style>
  <w:style w:type="character" w:customStyle="1" w:styleId="UnresolvedMention2">
    <w:name w:val="Unresolved Mention2"/>
    <w:basedOn w:val="DefaultParagraphFont"/>
    <w:uiPriority w:val="99"/>
    <w:semiHidden/>
    <w:unhideWhenUsed/>
    <w:rsid w:val="00B95643"/>
    <w:rPr>
      <w:color w:val="605E5C"/>
      <w:shd w:val="clear" w:color="auto" w:fill="E1DFDD"/>
    </w:rPr>
  </w:style>
  <w:style w:type="table" w:customStyle="1" w:styleId="ListTable1Light-Accent31">
    <w:name w:val="List Table 1 Light - Accent 31"/>
    <w:basedOn w:val="TableNormal"/>
    <w:uiPriority w:val="46"/>
    <w:rsid w:val="00A733C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993E03"/>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410245"/>
    <w:rPr>
      <w:color w:val="808080"/>
    </w:rPr>
  </w:style>
  <w:style w:type="table" w:customStyle="1" w:styleId="GridTable1Light1">
    <w:name w:val="Grid Table 1 Light1"/>
    <w:basedOn w:val="TableNormal"/>
    <w:uiPriority w:val="46"/>
    <w:rsid w:val="002F572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3">
    <w:name w:val="Unresolved Mention3"/>
    <w:basedOn w:val="DefaultParagraphFont"/>
    <w:uiPriority w:val="99"/>
    <w:semiHidden/>
    <w:unhideWhenUsed/>
    <w:rsid w:val="00C14A52"/>
    <w:rPr>
      <w:color w:val="605E5C"/>
      <w:shd w:val="clear" w:color="auto" w:fill="E1DFDD"/>
    </w:rPr>
  </w:style>
  <w:style w:type="character" w:styleId="PageNumber">
    <w:name w:val="page number"/>
    <w:basedOn w:val="DefaultParagraphFont"/>
    <w:uiPriority w:val="99"/>
    <w:semiHidden/>
    <w:unhideWhenUsed/>
    <w:rsid w:val="00401F4F"/>
  </w:style>
  <w:style w:type="character" w:styleId="UnresolvedMention">
    <w:name w:val="Unresolved Mention"/>
    <w:basedOn w:val="DefaultParagraphFont"/>
    <w:uiPriority w:val="99"/>
    <w:semiHidden/>
    <w:unhideWhenUsed/>
    <w:rsid w:val="002F23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81263">
      <w:bodyDiv w:val="1"/>
      <w:marLeft w:val="0"/>
      <w:marRight w:val="0"/>
      <w:marTop w:val="0"/>
      <w:marBottom w:val="0"/>
      <w:divBdr>
        <w:top w:val="none" w:sz="0" w:space="0" w:color="auto"/>
        <w:left w:val="none" w:sz="0" w:space="0" w:color="auto"/>
        <w:bottom w:val="none" w:sz="0" w:space="0" w:color="auto"/>
        <w:right w:val="none" w:sz="0" w:space="0" w:color="auto"/>
      </w:divBdr>
    </w:div>
    <w:div w:id="14160158">
      <w:bodyDiv w:val="1"/>
      <w:marLeft w:val="0"/>
      <w:marRight w:val="0"/>
      <w:marTop w:val="0"/>
      <w:marBottom w:val="0"/>
      <w:divBdr>
        <w:top w:val="none" w:sz="0" w:space="0" w:color="auto"/>
        <w:left w:val="none" w:sz="0" w:space="0" w:color="auto"/>
        <w:bottom w:val="none" w:sz="0" w:space="0" w:color="auto"/>
        <w:right w:val="none" w:sz="0" w:space="0" w:color="auto"/>
      </w:divBdr>
    </w:div>
    <w:div w:id="537864397">
      <w:bodyDiv w:val="1"/>
      <w:marLeft w:val="0"/>
      <w:marRight w:val="0"/>
      <w:marTop w:val="0"/>
      <w:marBottom w:val="0"/>
      <w:divBdr>
        <w:top w:val="none" w:sz="0" w:space="0" w:color="auto"/>
        <w:left w:val="none" w:sz="0" w:space="0" w:color="auto"/>
        <w:bottom w:val="none" w:sz="0" w:space="0" w:color="auto"/>
        <w:right w:val="none" w:sz="0" w:space="0" w:color="auto"/>
      </w:divBdr>
    </w:div>
    <w:div w:id="725419679">
      <w:bodyDiv w:val="1"/>
      <w:marLeft w:val="0"/>
      <w:marRight w:val="0"/>
      <w:marTop w:val="0"/>
      <w:marBottom w:val="0"/>
      <w:divBdr>
        <w:top w:val="none" w:sz="0" w:space="0" w:color="auto"/>
        <w:left w:val="none" w:sz="0" w:space="0" w:color="auto"/>
        <w:bottom w:val="none" w:sz="0" w:space="0" w:color="auto"/>
        <w:right w:val="none" w:sz="0" w:space="0" w:color="auto"/>
      </w:divBdr>
    </w:div>
    <w:div w:id="788091314">
      <w:bodyDiv w:val="1"/>
      <w:marLeft w:val="0"/>
      <w:marRight w:val="0"/>
      <w:marTop w:val="0"/>
      <w:marBottom w:val="0"/>
      <w:divBdr>
        <w:top w:val="none" w:sz="0" w:space="0" w:color="auto"/>
        <w:left w:val="none" w:sz="0" w:space="0" w:color="auto"/>
        <w:bottom w:val="none" w:sz="0" w:space="0" w:color="auto"/>
        <w:right w:val="none" w:sz="0" w:space="0" w:color="auto"/>
      </w:divBdr>
    </w:div>
    <w:div w:id="844587177">
      <w:bodyDiv w:val="1"/>
      <w:marLeft w:val="0"/>
      <w:marRight w:val="0"/>
      <w:marTop w:val="0"/>
      <w:marBottom w:val="0"/>
      <w:divBdr>
        <w:top w:val="none" w:sz="0" w:space="0" w:color="auto"/>
        <w:left w:val="none" w:sz="0" w:space="0" w:color="auto"/>
        <w:bottom w:val="none" w:sz="0" w:space="0" w:color="auto"/>
        <w:right w:val="none" w:sz="0" w:space="0" w:color="auto"/>
      </w:divBdr>
    </w:div>
    <w:div w:id="985553717">
      <w:bodyDiv w:val="1"/>
      <w:marLeft w:val="0"/>
      <w:marRight w:val="0"/>
      <w:marTop w:val="0"/>
      <w:marBottom w:val="0"/>
      <w:divBdr>
        <w:top w:val="none" w:sz="0" w:space="0" w:color="auto"/>
        <w:left w:val="none" w:sz="0" w:space="0" w:color="auto"/>
        <w:bottom w:val="none" w:sz="0" w:space="0" w:color="auto"/>
        <w:right w:val="none" w:sz="0" w:space="0" w:color="auto"/>
      </w:divBdr>
    </w:div>
    <w:div w:id="1293831429">
      <w:bodyDiv w:val="1"/>
      <w:marLeft w:val="0"/>
      <w:marRight w:val="0"/>
      <w:marTop w:val="0"/>
      <w:marBottom w:val="0"/>
      <w:divBdr>
        <w:top w:val="none" w:sz="0" w:space="0" w:color="auto"/>
        <w:left w:val="none" w:sz="0" w:space="0" w:color="auto"/>
        <w:bottom w:val="none" w:sz="0" w:space="0" w:color="auto"/>
        <w:right w:val="none" w:sz="0" w:space="0" w:color="auto"/>
      </w:divBdr>
    </w:div>
    <w:div w:id="1489247172">
      <w:bodyDiv w:val="1"/>
      <w:marLeft w:val="0"/>
      <w:marRight w:val="0"/>
      <w:marTop w:val="0"/>
      <w:marBottom w:val="0"/>
      <w:divBdr>
        <w:top w:val="none" w:sz="0" w:space="0" w:color="auto"/>
        <w:left w:val="none" w:sz="0" w:space="0" w:color="auto"/>
        <w:bottom w:val="none" w:sz="0" w:space="0" w:color="auto"/>
        <w:right w:val="none" w:sz="0" w:space="0" w:color="auto"/>
      </w:divBdr>
    </w:div>
    <w:div w:id="1651322859">
      <w:bodyDiv w:val="1"/>
      <w:marLeft w:val="0"/>
      <w:marRight w:val="0"/>
      <w:marTop w:val="0"/>
      <w:marBottom w:val="0"/>
      <w:divBdr>
        <w:top w:val="none" w:sz="0" w:space="0" w:color="auto"/>
        <w:left w:val="none" w:sz="0" w:space="0" w:color="auto"/>
        <w:bottom w:val="none" w:sz="0" w:space="0" w:color="auto"/>
        <w:right w:val="none" w:sz="0" w:space="0" w:color="auto"/>
      </w:divBdr>
    </w:div>
    <w:div w:id="1722898708">
      <w:bodyDiv w:val="1"/>
      <w:marLeft w:val="0"/>
      <w:marRight w:val="0"/>
      <w:marTop w:val="0"/>
      <w:marBottom w:val="0"/>
      <w:divBdr>
        <w:top w:val="none" w:sz="0" w:space="0" w:color="auto"/>
        <w:left w:val="none" w:sz="0" w:space="0" w:color="auto"/>
        <w:bottom w:val="none" w:sz="0" w:space="0" w:color="auto"/>
        <w:right w:val="none" w:sz="0" w:space="0" w:color="auto"/>
      </w:divBdr>
    </w:div>
    <w:div w:id="1922830349">
      <w:bodyDiv w:val="1"/>
      <w:marLeft w:val="0"/>
      <w:marRight w:val="0"/>
      <w:marTop w:val="0"/>
      <w:marBottom w:val="0"/>
      <w:divBdr>
        <w:top w:val="none" w:sz="0" w:space="0" w:color="auto"/>
        <w:left w:val="none" w:sz="0" w:space="0" w:color="auto"/>
        <w:bottom w:val="none" w:sz="0" w:space="0" w:color="auto"/>
        <w:right w:val="none" w:sz="0" w:space="0" w:color="auto"/>
      </w:divBdr>
    </w:div>
    <w:div w:id="1985044401">
      <w:bodyDiv w:val="1"/>
      <w:marLeft w:val="0"/>
      <w:marRight w:val="0"/>
      <w:marTop w:val="0"/>
      <w:marBottom w:val="0"/>
      <w:divBdr>
        <w:top w:val="none" w:sz="0" w:space="0" w:color="auto"/>
        <w:left w:val="none" w:sz="0" w:space="0" w:color="auto"/>
        <w:bottom w:val="none" w:sz="0" w:space="0" w:color="auto"/>
        <w:right w:val="none" w:sz="0" w:space="0" w:color="auto"/>
      </w:divBdr>
    </w:div>
    <w:div w:id="2061517584">
      <w:bodyDiv w:val="1"/>
      <w:marLeft w:val="0"/>
      <w:marRight w:val="0"/>
      <w:marTop w:val="0"/>
      <w:marBottom w:val="0"/>
      <w:divBdr>
        <w:top w:val="none" w:sz="0" w:space="0" w:color="auto"/>
        <w:left w:val="none" w:sz="0" w:space="0" w:color="auto"/>
        <w:bottom w:val="none" w:sz="0" w:space="0" w:color="auto"/>
        <w:right w:val="none" w:sz="0" w:space="0" w:color="auto"/>
      </w:divBdr>
    </w:div>
    <w:div w:id="2099784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rd.york.ac.uk/PROSPERO/display_record.php?RecordID=111436" TargetMode="External"/><Relationship Id="rId13" Type="http://schemas.openxmlformats.org/officeDocument/2006/relationships/image" Target="media/image1.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38/ejcn.2012.162"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cpch.ac.uk/resources/uk-who-growth-charts-neonatal-infant-close-monitoring-nicm" TargetMode="Externa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C92B61-BD52-4FAC-9DCE-434DC5643F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8518</Words>
  <Characters>48555</Characters>
  <Application>Microsoft Office Word</Application>
  <DocSecurity>4</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56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ung A.</dc:creator>
  <cp:lastModifiedBy>Carolyn Wallis</cp:lastModifiedBy>
  <cp:revision>2</cp:revision>
  <dcterms:created xsi:type="dcterms:W3CDTF">2021-03-12T09:40:00Z</dcterms:created>
  <dcterms:modified xsi:type="dcterms:W3CDTF">2021-03-12T09:40:00Z</dcterms:modified>
</cp:coreProperties>
</file>